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7CFEB" w14:textId="2C195D46" w:rsidR="005001B3" w:rsidRDefault="005001B3" w:rsidP="00AC3954">
      <w:pPr>
        <w:pStyle w:val="berschrift1"/>
      </w:pPr>
      <w:r w:rsidRPr="002A28EA">
        <w:t>2. Data</w:t>
      </w:r>
    </w:p>
    <w:p w14:paraId="641C1D58" w14:textId="4069E51D" w:rsidR="006E5A89" w:rsidRPr="006E5A89" w:rsidRDefault="006E5A89" w:rsidP="006E5A89">
      <w:r>
        <w:t xml:space="preserve">One of the primary challenges of this study was the compilation of a harmonized data set that was sourced from both GIS data (“geographic information system”) for all the spatial variables, as well as tabular data for the socio-economic, demographic and political predictors. All GIS data was processed and joined in QGIS, whereas the tabular data was </w:t>
      </w:r>
      <w:r w:rsidR="00DE4EED">
        <w:t>joined</w:t>
      </w:r>
      <w:r>
        <w:t xml:space="preserve"> to the harmonized GIS data set in R, a software designed for statistical computing. </w:t>
      </w:r>
    </w:p>
    <w:p w14:paraId="62306F38" w14:textId="277DAF4B" w:rsidR="005001B3" w:rsidRDefault="005001B3" w:rsidP="00B44D09">
      <w:pPr>
        <w:pStyle w:val="berschrift2"/>
      </w:pPr>
      <w:r w:rsidRPr="002A28EA">
        <w:t>2.1 Study Area</w:t>
      </w:r>
    </w:p>
    <w:p w14:paraId="52164DE2" w14:textId="1FDC92D0" w:rsidR="00EB0492" w:rsidRDefault="00637326" w:rsidP="00EB0492">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w:t>
      </w:r>
      <w:r w:rsidR="008638B1">
        <w:fldChar w:fldCharType="begin"/>
      </w:r>
      <w:r w:rsidR="008638B1">
        <w:instrText xml:space="preserve"> ADDIN ZOTERO_ITEM CSL_CITATION {"citationID":"F6zBydOd","properties":{"formattedCitation":"(USA.com, 2021)","plainCitation":"(USA.com, 2021)","noteIndex":0},"citationItems":[{"id":112,"uris":["http://zotero.org/users/7598357/items/3AYH95TK"],"uri":["http://zotero.org/users/7598357/items/3AYH95TK"],"itemData":{"id":112,"type":"webpage","title":"California Land Area County Rank","URL":"http://www.usa.com/rank/california-state--land-area--county-rank.htm","author":[{"family":"USA.com","given":""}],"accessed":{"date-parts":[["2021",11,8]]},"issued":{"date-parts":[["2021"]]}}}],"schema":"https://github.com/citation-style-language/schema/raw/master/csl-citation.json"} </w:instrText>
      </w:r>
      <w:r w:rsidR="008638B1">
        <w:fldChar w:fldCharType="separate"/>
      </w:r>
      <w:r w:rsidR="008638B1">
        <w:rPr>
          <w:noProof/>
        </w:rPr>
        <w:t>(USA.com, 2021)</w:t>
      </w:r>
      <w:r w:rsidR="008638B1">
        <w:fldChar w:fldCharType="end"/>
      </w:r>
      <w:r w:rsidR="008638B1">
        <w:t xml:space="preserve">.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4734321C" w:rsidR="00E91DE4" w:rsidRDefault="00EB0492" w:rsidP="00E91DE4">
      <w:r>
        <w:t>This area has seen a large number of devastating wildfire</w:t>
      </w:r>
      <w:r w:rsidR="00F76A5F">
        <w:t xml:space="preserve">s </w:t>
      </w:r>
      <w:r>
        <w:t xml:space="preserve">in recent years. </w:t>
      </w:r>
      <w:r w:rsidR="001C5B67">
        <w:t xml:space="preserve">The three largest wildfires in the history of California have all erupted in the study </w:t>
      </w:r>
      <w:r w:rsidR="00DE4EED">
        <w:t>area</w:t>
      </w:r>
      <w:r w:rsidR="001C5B67">
        <w:t xml:space="preserve"> over the </w:t>
      </w:r>
      <w:r w:rsidR="00DE4EED">
        <w:t>past</w:t>
      </w:r>
      <w:r w:rsidR="001C5B67">
        <w:t xml:space="preserve">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1C5B67">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D430AF">
        <w:instrText xml:space="preserve"> ADDIN ZOTERO_ITEM CSL_CITATION {"citationID":"QX6MXUbt","properties":{"formattedCitation":"(CAL FIRE, 2021c)","plainCitation":"(CAL FIRE, 2021c)","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D430AF">
        <w:rPr>
          <w:noProof/>
        </w:rPr>
        <w:t>(CAL FIRE, 2021c)</w:t>
      </w:r>
      <w:r w:rsidR="00E91DE4">
        <w:fldChar w:fldCharType="end"/>
      </w:r>
      <w:r w:rsidR="001C5B67">
        <w:t xml:space="preserve">. </w:t>
      </w:r>
      <w:r w:rsidR="001C5B67">
        <w:lastRenderedPageBreak/>
        <w:t>The deadliest wildfire in the history of California ignited in Butte County in 2018, with</w:t>
      </w:r>
      <w:r w:rsidR="00E91DE4">
        <w:t xml:space="preserve"> </w:t>
      </w:r>
      <w:r w:rsidR="001C5B67">
        <w:t xml:space="preserve">85 recorded deaths </w:t>
      </w:r>
      <w:r w:rsidR="00E91DE4">
        <w:fldChar w:fldCharType="begin"/>
      </w:r>
      <w:r w:rsidR="00D430AF">
        <w:instrText xml:space="preserve"> ADDIN ZOTERO_ITEM CSL_CITATION {"citationID":"WouYOjLm","properties":{"formattedCitation":"(CAL FIRE, 2021b)","plainCitation":"(CAL FIRE, 2021b)","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D430AF">
        <w:rPr>
          <w:noProof/>
        </w:rPr>
        <w:t>(CAL FIRE, 2021b)</w:t>
      </w:r>
      <w:r w:rsidR="00E91DE4">
        <w:fldChar w:fldCharType="end"/>
      </w:r>
      <w:r w:rsidR="00E91DE4">
        <w:t xml:space="preserve">. </w:t>
      </w:r>
    </w:p>
    <w:p w14:paraId="086796E3" w14:textId="62A30793" w:rsidR="00333D42" w:rsidRDefault="00333D42" w:rsidP="00E91DE4">
      <w:r>
        <w:rPr>
          <w:noProof/>
        </w:rPr>
        <mc:AlternateContent>
          <mc:Choice Requires="wps">
            <w:drawing>
              <wp:anchor distT="0" distB="0" distL="114300" distR="114300" simplePos="0" relativeHeight="251660288" behindDoc="0" locked="0" layoutInCell="1" allowOverlap="1" wp14:anchorId="13A2697A" wp14:editId="4E0B684B">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782866BC" w:rsidR="00333D42" w:rsidRPr="003A63CA" w:rsidRDefault="00333D42" w:rsidP="00333D42">
                            <w:pPr>
                              <w:pStyle w:val="Beschriftung"/>
                              <w:rPr>
                                <w:noProof/>
                                <w:color w:val="333333"/>
                              </w:rPr>
                            </w:pPr>
                            <w:r>
                              <w:t xml:space="preserve">Figure </w:t>
                            </w:r>
                            <w:r>
                              <w:fldChar w:fldCharType="begin"/>
                            </w:r>
                            <w:r>
                              <w:instrText xml:space="preserve"> SEQ Figure \* ARABIC </w:instrText>
                            </w:r>
                            <w:r>
                              <w:fldChar w:fldCharType="separate"/>
                            </w:r>
                            <w:r w:rsidR="007360A8">
                              <w:rPr>
                                <w:noProof/>
                              </w:rPr>
                              <w:t>1</w:t>
                            </w:r>
                            <w:r>
                              <w:fldChar w:fldCharType="end"/>
                            </w:r>
                            <w:r>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" filled="f" stroked="f">
                <v:textbox style="mso-fit-shape-to-text:t" inset="0,0,0,0">
                  <w:txbxContent>
                    <w:p w14:paraId="3B7CD4BE" w14:textId="782866BC" w:rsidR="00333D42" w:rsidRPr="003A63CA" w:rsidRDefault="00333D42" w:rsidP="00333D42">
                      <w:pPr>
                        <w:pStyle w:val="Beschriftung"/>
                        <w:rPr>
                          <w:noProof/>
                          <w:color w:val="333333"/>
                        </w:rPr>
                      </w:pPr>
                      <w:r>
                        <w:t xml:space="preserve">Figure </w:t>
                      </w:r>
                      <w:r>
                        <w:fldChar w:fldCharType="begin"/>
                      </w:r>
                      <w:r>
                        <w:instrText xml:space="preserve"> SEQ Figure \* ARABIC </w:instrText>
                      </w:r>
                      <w:r>
                        <w:fldChar w:fldCharType="separate"/>
                      </w:r>
                      <w:r w:rsidR="007360A8">
                        <w:rPr>
                          <w:noProof/>
                        </w:rPr>
                        <w:t>1</w:t>
                      </w:r>
                      <w:r>
                        <w:fldChar w:fldCharType="end"/>
                      </w:r>
                      <w:r>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8240" behindDoc="0" locked="0" layoutInCell="1" allowOverlap="1" wp14:anchorId="3678547F" wp14:editId="51D7456C">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have chosen this area size for the individual units due to some of the environmental predictor data only being available at this resolution, as well as the implications on computational cost </w:t>
      </w:r>
      <w:r w:rsidR="00DE4EED">
        <w:t>when</w:t>
      </w:r>
      <w:r w:rsidR="00503682">
        <w:t xml:space="preserve"> increasing </w:t>
      </w:r>
      <w:r w:rsidR="00DE4EED">
        <w:t xml:space="preserve">the </w:t>
      </w:r>
      <w:r w:rsidR="00503682">
        <w:t xml:space="preserve">granularity any further. </w:t>
      </w:r>
    </w:p>
    <w:p w14:paraId="24C19EAA" w14:textId="77777777" w:rsidR="005001B3" w:rsidRPr="002A28EA" w:rsidRDefault="005001B3" w:rsidP="00B44D09">
      <w:pPr>
        <w:pStyle w:val="berschrift2"/>
      </w:pPr>
      <w:r w:rsidRPr="002A28EA">
        <w:t>2.2 Target Variable</w:t>
      </w:r>
    </w:p>
    <w:p w14:paraId="32F0AD16" w14:textId="724CE98C" w:rsidR="005001B3" w:rsidRPr="002A28EA" w:rsidRDefault="005001B3" w:rsidP="00AC3954">
      <w:r w:rsidRPr="002A28EA">
        <w:t>The occurrence of wildfire in the geospatial units during the study period serves as the target variable for this study. The period between the years 2010 and 2018 constitutes the period of analysis.</w:t>
      </w:r>
    </w:p>
    <w:p w14:paraId="562CE9DA" w14:textId="721F72F4" w:rsidR="005001B3" w:rsidRPr="002A28EA" w:rsidRDefault="005001B3" w:rsidP="00AC3954">
      <w:r w:rsidRPr="002A28EA">
        <w:t xml:space="preserve">Data on the occurrence of wildfire ignitions were obtained from the "Fire Perimeters" data set, compiled, and provided by the Fire and Resource Assessment Program (FRAP), a joint effort of the California Department of Forestry </w:t>
      </w:r>
      <w:r w:rsidRPr="002A28EA">
        <w:lastRenderedPageBreak/>
        <w:t>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1C5B67">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 xml:space="preserve">This data set is provided as a shapefile and displays the perimeters of all recorded wildfire occurrences in </w:t>
      </w:r>
      <w:r w:rsidR="00A11414">
        <w:t>the area</w:t>
      </w:r>
      <w:r w:rsidRPr="002A28EA">
        <w:t xml:space="preserve">, along with </w:t>
      </w:r>
      <w:r w:rsidR="00A11414">
        <w:t xml:space="preserve">harmonized data such as </w:t>
      </w:r>
      <w:r w:rsidRPr="002A28EA">
        <w:t>the exact date of a wildfire’s discovery, as well as its extinguishment. I used a subset of this data set corresponding to the study area and period, including all recorded fire</w:t>
      </w:r>
      <w:r w:rsidR="00A11414">
        <w:t>s</w:t>
      </w:r>
      <w:r w:rsidRPr="002A28EA">
        <w:t xml:space="preserve"> throughout </w:t>
      </w:r>
      <w:r w:rsidR="00A11414">
        <w:t>each</w:t>
      </w:r>
      <w:r w:rsidRPr="002A28EA">
        <w:t xml:space="preserve"> year. </w:t>
      </w:r>
    </w:p>
    <w:p w14:paraId="4E98249F" w14:textId="36BF69C6" w:rsidR="0035618D" w:rsidRPr="002A28EA" w:rsidRDefault="00557A27" w:rsidP="00AC3954">
      <w:r w:rsidRPr="002A28EA">
        <w:t>The location accuracy of the recorde</w:t>
      </w:r>
      <w:r w:rsidR="00A11414">
        <w:t>d</w:t>
      </w:r>
      <w:r w:rsidRPr="002A28EA">
        <w:t xml:space="preserve">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097198" w:rsidRPr="002A28EA">
        <w:rPr>
          <w:noProof/>
        </w:rPr>
        <w:t>(Patterson, 2021)</w:t>
      </w:r>
      <w:r w:rsidR="00097198" w:rsidRPr="002A28EA">
        <w:fldChar w:fldCharType="end"/>
      </w:r>
      <w:r w:rsidR="0035618D" w:rsidRPr="002A28EA">
        <w:t xml:space="preserve">. </w:t>
      </w:r>
    </w:p>
    <w:p w14:paraId="36E385A0" w14:textId="778E637E" w:rsidR="0035618D" w:rsidRPr="002A28EA" w:rsidRDefault="0035618D" w:rsidP="00AC3954">
      <w:r w:rsidRPr="002A28EA">
        <w:t xml:space="preserve">After projection the QGIS spatial analysis join algorithm </w:t>
      </w:r>
      <w:r w:rsidR="00A11414">
        <w:t>was</w:t>
      </w:r>
      <w:r w:rsidRPr="002A28EA">
        <w:t xml:space="preserv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5282F0BA" w:rsidR="00A45806" w:rsidRDefault="00A45806" w:rsidP="00AC3954">
      <w:r w:rsidRPr="002A28EA">
        <w:t xml:space="preserve">In order to further process this data, this table had to be transformed. </w:t>
      </w:r>
      <w:r w:rsidR="00F81AFE" w:rsidRPr="002A28EA">
        <w:t>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w:t>
      </w:r>
      <w:r w:rsidR="00F81AFE" w:rsidRPr="002A28EA">
        <w:lastRenderedPageBreak/>
        <w:t xml:space="preserve">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serve</w:t>
      </w:r>
      <w:r w:rsidR="00A11414">
        <w:t>s</w:t>
      </w:r>
      <w:r w:rsidR="00D861B6" w:rsidRPr="002A28EA">
        <w:t xml:space="preserve"> as the target variable for all predictive models </w:t>
      </w:r>
      <w:r w:rsidR="007360A8">
        <w:t>estimated for</w:t>
      </w:r>
      <w:r w:rsidR="00D861B6" w:rsidRPr="002A28EA">
        <w:t xml:space="preserve"> this study. </w:t>
      </w:r>
    </w:p>
    <w:p w14:paraId="211252E9" w14:textId="77777777" w:rsidR="007360A8" w:rsidRDefault="007360A8" w:rsidP="007360A8">
      <w:pPr>
        <w:keepNext/>
      </w:pPr>
      <w:r>
        <w:rPr>
          <w:noProof/>
        </w:rPr>
        <w:drawing>
          <wp:inline distT="0" distB="0" distL="0" distR="0" wp14:anchorId="0225C400" wp14:editId="10703A96">
            <wp:extent cx="5756910" cy="29432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inline>
        </w:drawing>
      </w:r>
    </w:p>
    <w:p w14:paraId="0459FA92" w14:textId="46BEB642" w:rsidR="007360A8" w:rsidRPr="002A28EA" w:rsidRDefault="007360A8" w:rsidP="007360A8">
      <w:pPr>
        <w:pStyle w:val="Beschriftung"/>
        <w:jc w:val="center"/>
      </w:pPr>
      <w:r>
        <w:t xml:space="preserve">Figure </w:t>
      </w:r>
      <w:r>
        <w:fldChar w:fldCharType="begin"/>
      </w:r>
      <w:r>
        <w:instrText xml:space="preserve"> SEQ Figure \* ARABIC </w:instrText>
      </w:r>
      <w:r>
        <w:fldChar w:fldCharType="separate"/>
      </w:r>
      <w:r>
        <w:rPr>
          <w:noProof/>
        </w:rPr>
        <w:t>2</w:t>
      </w:r>
      <w:r>
        <w:fldChar w:fldCharType="end"/>
      </w:r>
      <w:r>
        <w:t>: Monthly distribution of wildfire occurrences during the study period</w:t>
      </w:r>
    </w:p>
    <w:p w14:paraId="786DA72C" w14:textId="765AFE4A" w:rsidR="00185042" w:rsidRPr="002A28EA" w:rsidRDefault="00185042" w:rsidP="00AC3954">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w:t>
      </w:r>
      <w:r w:rsidR="007360A8">
        <w:t>2</w:t>
      </w:r>
      <w:r w:rsidR="00B05EEF" w:rsidRPr="002A28EA">
        <w:t xml:space="preserve">. </w:t>
      </w:r>
      <w:r w:rsidR="005B485A" w:rsidRPr="002A28EA">
        <w:t xml:space="preserve">The vast majority of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t>In line with the study conducted by Tonini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097198" w:rsidRPr="002A28EA">
        <w:instrText xml:space="preserve"> ADDIN ZOTERO_ITEM CSL_CITATION {"citationID":"ndsKRl0o","properties":{"formattedCitation":"(Tonini {\\i{}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097198" w:rsidRPr="002A28EA">
        <w:rPr>
          <w:color w:val="000000"/>
        </w:rPr>
        <w:t xml:space="preserve">(Tonini </w:t>
      </w:r>
      <w:r w:rsidR="00097198" w:rsidRPr="002A28EA">
        <w:rPr>
          <w:i/>
          <w:iCs/>
          <w:color w:val="000000"/>
        </w:rPr>
        <w:t>et al.</w:t>
      </w:r>
      <w:r w:rsidR="00097198" w:rsidRPr="002A28EA">
        <w:rPr>
          <w:color w:val="000000"/>
        </w:rPr>
        <w:t>, 2020)</w:t>
      </w:r>
      <w:r w:rsidR="00097198" w:rsidRPr="002A28EA">
        <w:fldChar w:fldCharType="end"/>
      </w:r>
      <w:r w:rsidR="00097198" w:rsidRPr="002A28EA">
        <w:t>.</w:t>
      </w:r>
      <w:r w:rsidR="00966B8E" w:rsidRPr="002A28EA">
        <w:t xml:space="preserve"> </w:t>
      </w:r>
    </w:p>
    <w:p w14:paraId="6C4A9BFB" w14:textId="40359554" w:rsidR="0035618D" w:rsidRPr="002A28EA" w:rsidRDefault="00B05EEF" w:rsidP="00AC3954">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the vast majority of all samples in the data set. </w:t>
      </w:r>
      <w:r w:rsidR="00966B8E" w:rsidRPr="002A28EA">
        <w:t xml:space="preserve">The aggregation to the seasonal level has slightly improved this </w:t>
      </w:r>
      <w:r w:rsidR="00966B8E" w:rsidRPr="002A28EA">
        <w:lastRenderedPageBreak/>
        <w:t xml:space="preserve">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w:t>
      </w:r>
      <w:r w:rsidR="001C4291">
        <w:t>3</w:t>
      </w:r>
      <w:r w:rsidRPr="002A28EA">
        <w:t xml:space="preserve"> on the </w:t>
      </w:r>
      <w:r w:rsidR="001C4291">
        <w:t>methods</w:t>
      </w:r>
      <w:r w:rsidRPr="002A28EA">
        <w:t xml:space="preserve"> </w:t>
      </w:r>
      <w:r w:rsidR="001C4291">
        <w:t>used for data pre-processing and model evaluation</w:t>
      </w:r>
      <w:r w:rsidRPr="002A28EA">
        <w:t xml:space="preserve">. </w:t>
      </w:r>
    </w:p>
    <w:p w14:paraId="14142744" w14:textId="77777777" w:rsidR="005001B3" w:rsidRPr="002A28EA" w:rsidRDefault="005001B3" w:rsidP="00B44D09">
      <w:pPr>
        <w:pStyle w:val="berschrift2"/>
      </w:pPr>
      <w:r w:rsidRPr="002A28EA">
        <w:t>2.3 Predictor Variables</w:t>
      </w:r>
    </w:p>
    <w:p w14:paraId="751781A9" w14:textId="7CAC4EB1" w:rsidR="003D2A81" w:rsidRPr="002A28EA" w:rsidRDefault="00DE0DD8" w:rsidP="00AC3954">
      <w:r w:rsidRPr="002A28EA">
        <w:t xml:space="preserve">Overall, I compiled a set of 54 predictor variables in total. Not </w:t>
      </w:r>
      <w:r w:rsidR="00A6353E" w:rsidRPr="002A28EA">
        <w:t>all</w:t>
      </w:r>
      <w:r w:rsidRPr="002A28EA">
        <w:t xml:space="preserve"> </w:t>
      </w:r>
      <w:r w:rsidR="00A6353E">
        <w:t>of these variables</w:t>
      </w:r>
      <w:r w:rsidRPr="002A28EA">
        <w:t xml:space="preserve"> were ultimately used for modeling. Chapter </w:t>
      </w:r>
      <w:r w:rsidR="00511F16">
        <w:t>3</w:t>
      </w:r>
      <w:r w:rsidRPr="002A28EA">
        <w:t xml:space="preserve"> on </w:t>
      </w:r>
      <w:r w:rsidR="00511F16">
        <w:t xml:space="preserve">data preprocessing and predictor selection </w:t>
      </w:r>
      <w:r w:rsidRPr="002A28EA">
        <w:t xml:space="preserve">discusses why some of these variables were left out of the modeling process. These predictor variables </w:t>
      </w:r>
      <w:r w:rsidR="00D61B78">
        <w:t>are</w:t>
      </w:r>
      <w:r w:rsidRPr="002A28EA">
        <w:t xml:space="preserve"> chosen both for their documented use in previous studies on wildfire modeling, as well as their availability for the study area of Northern California </w:t>
      </w:r>
      <w:r w:rsidR="00196779">
        <w:t>during</w:t>
      </w:r>
      <w:r w:rsidRPr="002A28EA">
        <w:t xml:space="preserve"> the </w:t>
      </w:r>
      <w:r w:rsidR="00196779">
        <w:t xml:space="preserve">study </w:t>
      </w:r>
      <w:r w:rsidRPr="002A28EA">
        <w:t>period of 2010</w:t>
      </w:r>
      <w:r w:rsidR="00196779">
        <w:t xml:space="preserve"> </w:t>
      </w:r>
      <w:r w:rsidRPr="002A28EA">
        <w:t>-</w:t>
      </w:r>
      <w:r w:rsidR="00196779">
        <w:t xml:space="preserve"> </w:t>
      </w:r>
      <w:r w:rsidRPr="002A28EA">
        <w:t xml:space="preserve">2018. </w:t>
      </w:r>
    </w:p>
    <w:p w14:paraId="7155EDEF" w14:textId="4656B76C" w:rsidR="00191483" w:rsidRPr="002A28EA" w:rsidRDefault="00DE0DD8" w:rsidP="002326A4">
      <w:r w:rsidRPr="002A28EA">
        <w:t>These data were acquired at the highest available granularity in order to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0E2231" w:rsidRPr="002A28EA">
        <w:instrText xml:space="preserve"> ADDIN ZOTERO_ITEM CSL_CITATION {"citationID":"zx9Hm1UQ","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0E2231" w:rsidRPr="002A28EA">
        <w:rPr>
          <w:color w:val="000000"/>
        </w:rPr>
        <w:t xml:space="preserve">(Oliveira </w:t>
      </w:r>
      <w:r w:rsidR="000E2231" w:rsidRPr="002A28EA">
        <w:rPr>
          <w:i/>
          <w:iCs/>
          <w:color w:val="000000"/>
        </w:rPr>
        <w:t>et al.</w:t>
      </w:r>
      <w:r w:rsidR="000E2231" w:rsidRPr="002A28EA">
        <w:rPr>
          <w:color w:val="000000"/>
        </w:rPr>
        <w:t>,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w:t>
      </w:r>
      <w:r w:rsidR="00600D8E">
        <w:t>indicating</w:t>
      </w:r>
      <w:r w:rsidR="000A3AEA" w:rsidRPr="002A28EA">
        <w:t xml:space="preserve"> the presence of infrastructure in the units of observation), as well as demographic and socio-economic data for the study area. </w:t>
      </w:r>
    </w:p>
    <w:p w14:paraId="391B1696" w14:textId="51848F40" w:rsidR="00602929" w:rsidRPr="002A28EA" w:rsidRDefault="00602929" w:rsidP="00B44D09">
      <w:pPr>
        <w:pStyle w:val="berschrift3"/>
      </w:pPr>
      <w:r w:rsidRPr="002A28EA">
        <w:t>2.3.1 Environmental Predictors</w:t>
      </w:r>
    </w:p>
    <w:p w14:paraId="23E19AEB" w14:textId="37F27C4A" w:rsidR="00C25511" w:rsidRDefault="00B44D09" w:rsidP="00937A0F">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251F95">
        <w:instrText xml:space="preserve"> ADDIN ZOTERO_ITEM CSL_CITATION {"citationID":"QSrj70ii","properties":{"formattedCitation":"(Whelan, 1995; Syphard {\\i{}et al.}, 2008; Oliveira {\\i{}et al.}, 2012)","plainCitation":"(Whelan, 1995; Syphard et al., 2008; Oliveira et al., 2012)","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251F95" w:rsidRPr="00251F95">
        <w:rPr>
          <w:color w:val="000000"/>
        </w:rPr>
        <w:t xml:space="preserve">(Whelan, 1995; Syphard </w:t>
      </w:r>
      <w:r w:rsidR="00251F95" w:rsidRPr="00251F95">
        <w:rPr>
          <w:i/>
          <w:iCs/>
          <w:color w:val="000000"/>
        </w:rPr>
        <w:lastRenderedPageBreak/>
        <w:t>et al.</w:t>
      </w:r>
      <w:r w:rsidR="00251F95" w:rsidRPr="00251F95">
        <w:rPr>
          <w:color w:val="000000"/>
        </w:rPr>
        <w:t xml:space="preserve">, 2008; Oliveira </w:t>
      </w:r>
      <w:r w:rsidR="00251F95" w:rsidRPr="00251F95">
        <w:rPr>
          <w:i/>
          <w:iCs/>
          <w:color w:val="000000"/>
        </w:rPr>
        <w:t>et al.</w:t>
      </w:r>
      <w:r w:rsidR="00251F95" w:rsidRPr="00251F95">
        <w:rPr>
          <w:color w:val="000000"/>
        </w:rPr>
        <w:t>, 2012)</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2A28EA">
        <w:rPr>
          <w:noProof/>
        </w:rPr>
        <w:t>(NASA &amp; NGA, 2000)</w:t>
      </w:r>
      <w:r w:rsidR="002A28EA">
        <w:fldChar w:fldCharType="end"/>
      </w:r>
      <w:r w:rsidR="002A28EA">
        <w:t xml:space="preserve">. </w:t>
      </w:r>
      <w:r w:rsidR="00057BB7">
        <w:t>This very high resolution means that the data ha</w:t>
      </w:r>
      <w:r w:rsidR="00600D8E">
        <w:t>s</w:t>
      </w:r>
      <w:r w:rsidR="00057BB7">
        <w:t xml:space="preserve"> to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oolset</w:t>
      </w:r>
      <w:r w:rsidR="00600D8E">
        <w:t>s</w:t>
      </w:r>
      <w:r w:rsidR="00057BB7">
        <w:t xml:space="preserve"> to calculate </w:t>
      </w:r>
      <w:r w:rsidR="00600D8E">
        <w:t xml:space="preserve">the zonal statistics </w:t>
      </w:r>
      <w:r w:rsidR="00600D8E">
        <w:t xml:space="preserve">such as </w:t>
      </w:r>
      <w:r w:rsidR="00057BB7">
        <w:t xml:space="preserve">the average elevation value </w:t>
      </w:r>
      <w:r w:rsidR="00600D8E">
        <w:t>for</w:t>
      </w:r>
      <w:r w:rsidR="00057BB7">
        <w:t xml:space="preserve"> </w:t>
      </w:r>
      <w:r w:rsidR="00600D8E">
        <w:t xml:space="preserve">each </w:t>
      </w:r>
      <w:r w:rsidR="00057BB7">
        <w:t xml:space="preserve">of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w:t>
      </w:r>
      <w:r w:rsidR="00600D8E">
        <w:t>of the grid</w:t>
      </w:r>
      <w:r w:rsidR="00E4473A">
        <w:t xml:space="preserve">. </w:t>
      </w:r>
    </w:p>
    <w:p w14:paraId="16406AD2" w14:textId="6A2C80DA" w:rsidR="00B44D09" w:rsidRDefault="00C25511" w:rsidP="00937A0F">
      <w:r>
        <w:t xml:space="preserve">Furthermore, topographical data on the presence of major bodies of water, such as lakes and rivers, </w:t>
      </w:r>
      <w:r w:rsidR="00E859B4">
        <w:t>are</w:t>
      </w:r>
      <w:r>
        <w:t xml:space="preserv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D41D27">
        <w:rPr>
          <w:noProof/>
        </w:rPr>
        <w:t>(California Department of Fish &amp; Wildlife, 2015, 2018)</w:t>
      </w:r>
      <w:r w:rsidR="00D41D27">
        <w:fldChar w:fldCharType="end"/>
      </w:r>
      <w:r w:rsidR="00D41D27">
        <w:t xml:space="preserve"> </w:t>
      </w:r>
      <w:r w:rsidR="00F446BD">
        <w:t xml:space="preserve">These data </w:t>
      </w:r>
      <w:r w:rsidR="004B3E7F">
        <w:t>are</w:t>
      </w:r>
      <w:r w:rsidR="00F446BD">
        <w:t xml:space="preserve"> used twofold: In a first step, a binary variable </w:t>
      </w:r>
      <w:r w:rsidR="004B3E7F">
        <w:t>is</w:t>
      </w:r>
      <w:r w:rsidR="00F446BD">
        <w:t xml:space="preserve">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t>
      </w:r>
      <w:r w:rsidR="004B3E7F">
        <w:t>is</w:t>
      </w:r>
      <w:r w:rsidR="00F446BD">
        <w:t xml:space="preserve"> calculated with the </w:t>
      </w:r>
      <w:r w:rsidR="00F446BD" w:rsidRPr="00F446BD">
        <w:rPr>
          <w:i/>
          <w:iCs/>
        </w:rPr>
        <w:t>v.distance</w:t>
      </w:r>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7A0A9244" w:rsidR="00B44D09" w:rsidRDefault="004A4368" w:rsidP="00937A0F">
      <w:r>
        <w:t xml:space="preserve">The local vegetation and land cover are </w:t>
      </w:r>
      <w:r w:rsidR="004B3E7F">
        <w:t>often</w:t>
      </w:r>
      <w:r>
        <w:t xml:space="preserve"> cited as being associated with fire occurrences – both natural and caused by humans </w:t>
      </w:r>
      <w:r>
        <w:fldChar w:fldCharType="begin"/>
      </w:r>
      <w:r>
        <w:instrText xml:space="preserve"> ADDIN ZOTERO_ITEM CSL_CITATION {"citationID":"qJBR33m0","properties":{"formattedCitation":"(Syphard {\\i{}et al.}, 2008; Mart\\uc0\\u237{}nez, Vega-Garcia and Chuvieco, 2009; Oliveira {\\i{}et al.}, 2012)","plainCitation":"(Syphard et al., 2008; Martínez, Vega-Garcia and Chuvieco, 2009;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3B1FD4">
        <w:rPr>
          <w:color w:val="000000"/>
        </w:rPr>
        <w:t xml:space="preserve">(Syphard </w:t>
      </w:r>
      <w:r w:rsidRPr="003B1FD4">
        <w:rPr>
          <w:i/>
          <w:iCs/>
          <w:color w:val="000000"/>
        </w:rPr>
        <w:t>et al.</w:t>
      </w:r>
      <w:r w:rsidRPr="003B1FD4">
        <w:rPr>
          <w:color w:val="000000"/>
        </w:rPr>
        <w:t xml:space="preserve">, 2008; Martínez, Vega-Garcia and Chuvieco, 2009; Oliveira </w:t>
      </w:r>
      <w:r w:rsidRPr="003B1FD4">
        <w:rPr>
          <w:i/>
          <w:iCs/>
          <w:color w:val="000000"/>
        </w:rPr>
        <w:t>et al.</w:t>
      </w:r>
      <w:r w:rsidRPr="003B1FD4">
        <w:rPr>
          <w:color w:val="000000"/>
        </w:rPr>
        <w:t>, 2012)</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w:t>
      </w:r>
      <w:r w:rsidR="00DA1768">
        <w:lastRenderedPageBreak/>
        <w:t xml:space="preserve">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DA1768">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w:t>
      </w:r>
      <w:r w:rsidR="009C0B43">
        <w:t xml:space="preserve">units of observation. QGIS </w:t>
      </w:r>
      <w:r w:rsidR="00AB62BF">
        <w:t>is</w:t>
      </w:r>
      <w:r w:rsidR="009C0B43">
        <w:t xml:space="preserve"> used to determine the most frequent land cover type for each square. </w:t>
      </w:r>
    </w:p>
    <w:p w14:paraId="73767659" w14:textId="74F513D7" w:rsidR="00840ABC" w:rsidRPr="002A28EA" w:rsidRDefault="00840ABC" w:rsidP="00937A0F">
      <w:r>
        <w:t xml:space="preserve">Meteorological factors are known predictors of wildfire occurrence, as they affect fuel accumulation and </w:t>
      </w:r>
      <w:r w:rsidR="00D92650">
        <w:t xml:space="preserve">ground moisture, creating the conditions that may favor or hinder fire ignitions from occurring </w:t>
      </w:r>
      <w:r w:rsidR="00D92650">
        <w:fldChar w:fldCharType="begin"/>
      </w:r>
      <w:r w:rsidR="00D92650">
        <w:instrText xml:space="preserve"> ADDIN ZOTERO_ITEM CSL_CITATION {"citationID":"p0P3avTh","properties":{"formattedCitation":"(Syphard {\\i{}et al.}, 2008; Vilar {\\i{}et al.}, 2010; Oliveira {\\i{}et al.}, 2012)","plainCitation":"(Syphard et al., 2008; Vilar et al., 2010;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D92650" w:rsidRPr="00D92650">
        <w:rPr>
          <w:color w:val="000000"/>
        </w:rPr>
        <w:t xml:space="preserve">(Syphard </w:t>
      </w:r>
      <w:r w:rsidR="00D92650" w:rsidRPr="00D92650">
        <w:rPr>
          <w:i/>
          <w:iCs/>
          <w:color w:val="000000"/>
        </w:rPr>
        <w:t>et al.</w:t>
      </w:r>
      <w:r w:rsidR="00D92650" w:rsidRPr="00D92650">
        <w:rPr>
          <w:color w:val="000000"/>
        </w:rPr>
        <w:t xml:space="preserve">, 2008; Vilar </w:t>
      </w:r>
      <w:r w:rsidR="00D92650" w:rsidRPr="00D92650">
        <w:rPr>
          <w:i/>
          <w:iCs/>
          <w:color w:val="000000"/>
        </w:rPr>
        <w:t>et al.</w:t>
      </w:r>
      <w:r w:rsidR="00D92650" w:rsidRPr="00D92650">
        <w:rPr>
          <w:color w:val="000000"/>
        </w:rPr>
        <w:t xml:space="preserve">, 2010; Oliveira </w:t>
      </w:r>
      <w:r w:rsidR="00D92650" w:rsidRPr="00D92650">
        <w:rPr>
          <w:i/>
          <w:iCs/>
          <w:color w:val="000000"/>
        </w:rPr>
        <w:t>et al.</w:t>
      </w:r>
      <w:r w:rsidR="00D92650" w:rsidRPr="00D92650">
        <w:rPr>
          <w:color w:val="000000"/>
        </w:rPr>
        <w:t>, 2012)</w:t>
      </w:r>
      <w:r w:rsidR="00D92650">
        <w:fldChar w:fldCharType="end"/>
      </w:r>
      <w:r w:rsidR="00D92650">
        <w:t>. The WorldClim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SOURCE). </w:t>
      </w:r>
      <w:r w:rsidR="00244822">
        <w:t xml:space="preserve">Due to the large number of raster layers (monthly interval, eight-year study period, three data sets), these predictors </w:t>
      </w:r>
      <w:r w:rsidR="00B41398">
        <w:t>are</w:t>
      </w:r>
      <w:r w:rsidR="00244822">
        <w:t xml:space="preserve"> constructed </w:t>
      </w:r>
      <w:r w:rsidR="00B41398">
        <w:t xml:space="preserve">iteratively, </w:t>
      </w:r>
      <w:r w:rsidR="00244822">
        <w:t xml:space="preserve">using QGIS’ python interface extract the mean values </w:t>
      </w:r>
      <w:r w:rsidR="0071755B">
        <w:t xml:space="preserve">of minimum temperature, maximum temperature and mean precipitation </w:t>
      </w:r>
      <w:r w:rsidR="00244822">
        <w:t xml:space="preserve">for each unit of observation </w:t>
      </w:r>
      <w:r w:rsidR="00B41398">
        <w:t>from all raster layers</w:t>
      </w:r>
      <w:r w:rsidR="00244822">
        <w:t xml:space="preserve">. </w:t>
      </w:r>
      <w:r w:rsidR="00E17107">
        <w:t xml:space="preserve">Ultimately these predictor variables were aggregated to the seasonal level, along with the target variable. </w:t>
      </w:r>
    </w:p>
    <w:p w14:paraId="0C716541" w14:textId="77C1BA6A" w:rsidR="00FA4C59" w:rsidRDefault="00FA4C59" w:rsidP="00B44D09">
      <w:pPr>
        <w:pStyle w:val="berschrift3"/>
      </w:pPr>
      <w:r w:rsidRPr="002A28EA">
        <w:t>2.3.2 Infrastructure Predictors</w:t>
      </w:r>
    </w:p>
    <w:p w14:paraId="07B1E03A" w14:textId="29A5EBAA" w:rsidR="003B1FD4" w:rsidRDefault="003B1FD4" w:rsidP="003B1FD4">
      <w:r>
        <w:t>Access to roads has often been described as a driver of economic activity and a proxy for infrastructure development (SOURCE). In the context of fire occurrence, 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A7750D">
        <w:instrText xml:space="preserve"> ADDIN ZOTERO_ITEM CSL_CITATION {"citationID":"xPIGMwuO","properties":{"formattedCitation":"(Mart\\uc0\\u237{}nez, Vega-Garcia and Chuvieco, 2009; Oliveira {\\i{}et al.}, 2012)","plainCitation":"(Martínez, Vega-Garcia and Chuvieco,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A7750D" w:rsidRPr="00A7750D">
        <w:rPr>
          <w:color w:val="000000"/>
        </w:rPr>
        <w:t xml:space="preserve">(Martínez, Vega-Garcia and Chuvieco, 2009; Oliveira </w:t>
      </w:r>
      <w:r w:rsidR="00A7750D" w:rsidRPr="00A7750D">
        <w:rPr>
          <w:i/>
          <w:iCs/>
          <w:color w:val="000000"/>
        </w:rPr>
        <w:t>et al.</w:t>
      </w:r>
      <w:r w:rsidR="00A7750D" w:rsidRPr="00A7750D">
        <w:rPr>
          <w:color w:val="000000"/>
        </w:rPr>
        <w:t>,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535832">
        <w:rPr>
          <w:noProof/>
        </w:rPr>
        <w:t>(US Census Bureau, 2015)</w:t>
      </w:r>
      <w:r w:rsidR="00535832">
        <w:fldChar w:fldCharType="end"/>
      </w:r>
      <w:r w:rsidR="00535832">
        <w:t xml:space="preserve">. </w:t>
      </w:r>
      <w:r w:rsidR="00650FE3">
        <w:t xml:space="preserve">Similar to how the GIS data on rivers and lakes </w:t>
      </w:r>
      <w:r w:rsidR="00650FE3">
        <w:lastRenderedPageBreak/>
        <w:t xml:space="preserve">was processed, this data set was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 and calculate the distance from each unit’s centroid to the nearest major road as well. </w:t>
      </w:r>
      <w:r w:rsidR="00CE6DCC">
        <w:t xml:space="preserve">The same process was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B46668">
        <w:instrText xml:space="preserve"> ADDIN ZOTERO_ITEM CSL_CITATION {"citationID":"JB3qVnfS","properties":{"formattedCitation":"(Oliveira {\\i{}et al.}, 2012; Texas Wildfire Mitigation Project, 2014; McFall-Johnsen, 2019)","plainCitation":"(Oliveira et al., 2012; Texas Wildfire Mitigation Project, 2014; McFall-Johnsen, 2019)","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B46668" w:rsidRPr="00B46668">
        <w:rPr>
          <w:color w:val="000000"/>
        </w:rPr>
        <w:t xml:space="preserve">(Oliveira </w:t>
      </w:r>
      <w:r w:rsidR="00B46668" w:rsidRPr="00B46668">
        <w:rPr>
          <w:i/>
          <w:iCs/>
          <w:color w:val="000000"/>
        </w:rPr>
        <w:t>et al.</w:t>
      </w:r>
      <w:r w:rsidR="00B46668" w:rsidRPr="00B46668">
        <w:rPr>
          <w:color w:val="000000"/>
        </w:rPr>
        <w:t>, 2012; Texas Wildfire Mitigation Project, 2014; McFall-Johnsen, 2019)</w:t>
      </w:r>
      <w:r w:rsidR="00B46668">
        <w:fldChar w:fldCharType="end"/>
      </w:r>
      <w:r w:rsidR="00B46668">
        <w:t xml:space="preserve">. </w:t>
      </w:r>
    </w:p>
    <w:p w14:paraId="5E196E6A" w14:textId="107AD74A" w:rsidR="009C0B43" w:rsidRPr="002A28EA" w:rsidRDefault="00CE6DCC" w:rsidP="0077754B">
      <w:r>
        <w:t>For</w:t>
      </w:r>
      <w:r w:rsidR="003545AF">
        <w:t xml:space="preserve"> recreational routes, campgrounds</w:t>
      </w:r>
      <w:r>
        <w:t xml:space="preserve">, </w:t>
      </w:r>
      <w:r w:rsidR="003545AF">
        <w:t xml:space="preserve">picnic sites </w:t>
      </w:r>
      <w:r>
        <w:t xml:space="preserve">and state parks only their presence </w:t>
      </w:r>
      <w:r w:rsidR="003545AF">
        <w:t>was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75462801" w14:textId="5F5549AE" w:rsidR="00FA4C59" w:rsidRDefault="00FA4C59" w:rsidP="00B44D09">
      <w:pPr>
        <w:pStyle w:val="berschrift3"/>
      </w:pPr>
      <w:r w:rsidRPr="002A28EA">
        <w:t>2.3.3 Demographic Predictors</w:t>
      </w:r>
    </w:p>
    <w:p w14:paraId="2FA21A84" w14:textId="1C83474C" w:rsidR="00A94AFB" w:rsidRDefault="00DB3CA5" w:rsidP="00C46C2B">
      <w:r>
        <w:t xml:space="preserve">Population density is an especially important predictor for human-caused wildfires, as it describes the distribution of potential “causative agents” for fire ignitions </w:t>
      </w:r>
      <w:r>
        <w:fldChar w:fldCharType="begin"/>
      </w:r>
      <w:r>
        <w:instrText xml:space="preserve"> ADDIN ZOTERO_ITEM CSL_CITATION {"citationID":"tFRYo84V","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DB3CA5">
        <w:rPr>
          <w:color w:val="000000"/>
        </w:rPr>
        <w:t xml:space="preserve">(Oliveira </w:t>
      </w:r>
      <w:r w:rsidRPr="00DB3CA5">
        <w:rPr>
          <w:i/>
          <w:iCs/>
          <w:color w:val="000000"/>
        </w:rPr>
        <w:t>et al.</w:t>
      </w:r>
      <w:r w:rsidRPr="00DB3CA5">
        <w:rPr>
          <w:color w:val="000000"/>
        </w:rPr>
        <w:t>, 2012)</w:t>
      </w:r>
      <w:r>
        <w:fldChar w:fldCharType="end"/>
      </w:r>
      <w:r>
        <w:t xml:space="preserve">. I obtained data on population density from SOURCE, which provide annual raster data at the LEVEL level (SOURCE). </w:t>
      </w:r>
      <w:r w:rsidR="00A94AFB">
        <w:t xml:space="preserve">I calculated t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in QGIS. Additionally, I added the annual population growth at the county level to the data set. This data is supplied 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AF24E2">
        <w:instrText xml:space="preserve"> ADDIN ZOTERO_ITEM CSL_CITATION {"citationID":"gVsIX8aj","properties":{"formattedCitation":"(Mart\\uc0\\u237{}nez, Vega-Garcia and Chuvieco, 2009)","plainCitation":"(Martínez, Vega-Garcia and Chuvieco,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AF24E2" w:rsidRPr="00AF24E2">
        <w:rPr>
          <w:color w:val="000000"/>
        </w:rPr>
        <w:t>(Martínez, Vega-Garcia and Chuvieco, 2009)</w:t>
      </w:r>
      <w:r w:rsidR="00AF24E2">
        <w:fldChar w:fldCharType="end"/>
      </w:r>
      <w:r w:rsidR="00AF24E2">
        <w:t xml:space="preserve">. In a similar fashion, I included annual data on the average vacancy rate at the county-level, as well as the average number of people per household at the county level as predictors. </w:t>
      </w:r>
    </w:p>
    <w:p w14:paraId="55AB5529" w14:textId="60DF4B66" w:rsidR="0055270B" w:rsidRDefault="00AF24E2" w:rsidP="0050389E">
      <w:r>
        <w:t xml:space="preserve">In order to measure the political leanings of the inhabitants of the study area I included voting district level data on the share of registered Democrats and Republicans. Similarly, </w:t>
      </w:r>
      <w:r w:rsidR="0055270B">
        <w:t xml:space="preserve">California’s direct democratic instruments allow for </w:t>
      </w:r>
      <w:r w:rsidR="0055270B">
        <w:lastRenderedPageBreak/>
        <w:t xml:space="preserve">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55270B" w:rsidRPr="0055270B">
        <w:rPr>
          <w:color w:val="000000"/>
        </w:rPr>
        <w:t>(</w:t>
      </w:r>
      <w:r w:rsidR="0055270B" w:rsidRPr="0055270B">
        <w:rPr>
          <w:i/>
          <w:iCs/>
          <w:color w:val="000000"/>
        </w:rPr>
        <w:t>Ballot Initiatives</w:t>
      </w:r>
      <w:r w:rsidR="0055270B" w:rsidRPr="0055270B">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
        <w:tblW w:w="9209" w:type="dxa"/>
        <w:jc w:val="center"/>
        <w:tblLook w:val="04A0" w:firstRow="1" w:lastRow="0" w:firstColumn="1" w:lastColumn="0" w:noHBand="0" w:noVBand="1"/>
      </w:tblPr>
      <w:tblGrid>
        <w:gridCol w:w="2972"/>
        <w:gridCol w:w="1134"/>
        <w:gridCol w:w="5103"/>
      </w:tblGrid>
      <w:tr w:rsidR="00E709FB" w14:paraId="5FA96F9C" w14:textId="77777777" w:rsidTr="00E709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506C13">
            <w:pPr>
              <w:shd w:val="clear" w:color="auto" w:fill="auto"/>
            </w:pPr>
            <w:r>
              <w:t>Proposition number</w:t>
            </w:r>
          </w:p>
        </w:tc>
        <w:tc>
          <w:tcPr>
            <w:tcW w:w="1134" w:type="dxa"/>
          </w:tcPr>
          <w:p w14:paraId="19365F81" w14:textId="492D3A23" w:rsidR="00E709FB" w:rsidRDefault="00E709FB" w:rsidP="00506C13">
            <w:pPr>
              <w:shd w:val="clear" w:color="auto" w:fill="auto"/>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506C13">
            <w:pPr>
              <w:shd w:val="clear" w:color="auto" w:fill="auto"/>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506C13">
            <w:pPr>
              <w:shd w:val="clear" w:color="auto" w:fill="auto"/>
            </w:pPr>
            <w:r>
              <w:t>21</w:t>
            </w:r>
          </w:p>
        </w:tc>
        <w:tc>
          <w:tcPr>
            <w:tcW w:w="1134" w:type="dxa"/>
          </w:tcPr>
          <w:p w14:paraId="7684F485" w14:textId="1A9834FB"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506C13">
            <w:pPr>
              <w:shd w:val="clear" w:color="auto" w:fill="auto"/>
            </w:pPr>
            <w:r>
              <w:t>23</w:t>
            </w:r>
          </w:p>
        </w:tc>
        <w:tc>
          <w:tcPr>
            <w:tcW w:w="1134" w:type="dxa"/>
          </w:tcPr>
          <w:p w14:paraId="6799CFB4" w14:textId="0117FACF"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506C13">
            <w:pPr>
              <w:shd w:val="clear" w:color="auto" w:fill="auto"/>
            </w:pPr>
            <w:r>
              <w:t>65</w:t>
            </w:r>
          </w:p>
        </w:tc>
        <w:tc>
          <w:tcPr>
            <w:tcW w:w="1134" w:type="dxa"/>
          </w:tcPr>
          <w:p w14:paraId="2ECEE8D7" w14:textId="211D7276"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506C13">
            <w:pPr>
              <w:shd w:val="clear" w:color="auto" w:fill="auto"/>
            </w:pPr>
            <w:r>
              <w:t>67</w:t>
            </w:r>
          </w:p>
        </w:tc>
        <w:tc>
          <w:tcPr>
            <w:tcW w:w="1134" w:type="dxa"/>
          </w:tcPr>
          <w:p w14:paraId="3E7723F2" w14:textId="5205C8E7"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AD342A">
            <w:pPr>
              <w:keepNext/>
              <w:shd w:val="clear" w:color="auto" w:fill="auto"/>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7FAC0023" w:rsidR="00AD342A" w:rsidRDefault="00AD342A" w:rsidP="00AD342A">
      <w:pPr>
        <w:pStyle w:val="Beschriftung"/>
        <w:jc w:val="center"/>
      </w:pPr>
      <w:r>
        <w:t xml:space="preserve">Table </w:t>
      </w:r>
      <w:r>
        <w:fldChar w:fldCharType="begin"/>
      </w:r>
      <w:r>
        <w:instrText xml:space="preserve"> SEQ Table \* ARABIC </w:instrText>
      </w:r>
      <w:r>
        <w:fldChar w:fldCharType="separate"/>
      </w:r>
      <w:r>
        <w:rPr>
          <w:noProof/>
        </w:rPr>
        <w:t>1</w:t>
      </w:r>
      <w:r>
        <w:fldChar w:fldCharType="end"/>
      </w:r>
      <w:r>
        <w:t>: Californian Ballot Initiatives relativ to environmental issues during the study period</w:t>
      </w:r>
    </w:p>
    <w:p w14:paraId="49BCB71B" w14:textId="0BA88637" w:rsidR="00506C13" w:rsidRDefault="0092598D" w:rsidP="0050389E">
      <w:r>
        <w:t xml:space="preserve">For each of these ballot initiatives the number of Yes-votes at county level were added to the data set. </w:t>
      </w:r>
    </w:p>
    <w:p w14:paraId="1F79B3D0" w14:textId="57F88D03" w:rsidR="00FA4C59" w:rsidRPr="002A28EA" w:rsidRDefault="00FA4C59" w:rsidP="00B44D09">
      <w:pPr>
        <w:pStyle w:val="berschrift3"/>
      </w:pPr>
      <w:r w:rsidRPr="002A28EA">
        <w:t>2.3.4 Socio-economic Predictors</w:t>
      </w:r>
    </w:p>
    <w:p w14:paraId="0BCC470C" w14:textId="77777777" w:rsidR="00F631B0" w:rsidRDefault="000F57E8" w:rsidP="00AC3954">
      <w:r>
        <w:t xml:space="preserve">Previous studies have found the rate of unemployment to be important predictors for wildfire occurrences </w:t>
      </w:r>
      <w:r>
        <w:fldChar w:fldCharType="begin"/>
      </w:r>
      <w:r>
        <w:instrText xml:space="preserve"> ADDIN ZOTERO_ITEM CSL_CITATION {"citationID":"95giD8C3","properties":{"formattedCitation":"(Mart\\uc0\\u237{}nez, Vega-Garcia and Chuvieco, 2009; Oliveira {\\i{}et al.}, 2012)","plainCitation":"(Martínez, Vega-Garcia and Chuvieco,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0F57E8">
        <w:rPr>
          <w:color w:val="000000"/>
        </w:rPr>
        <w:t xml:space="preserve">(Martínez, Vega-Garcia and Chuvieco, 2009; Oliveira </w:t>
      </w:r>
      <w:r w:rsidRPr="000F57E8">
        <w:rPr>
          <w:i/>
          <w:iCs/>
          <w:color w:val="000000"/>
        </w:rPr>
        <w:t>et al.</w:t>
      </w:r>
      <w:r w:rsidRPr="000F57E8">
        <w:rPr>
          <w:color w:val="000000"/>
        </w:rPr>
        <w:t>, 2012)</w:t>
      </w:r>
      <w:r>
        <w:fldChar w:fldCharType="end"/>
      </w:r>
      <w:r>
        <w:t xml:space="preserve">. Oliveira and co-authors mention two specific channels how the rate of unemployment may factor into wildfire risk: Both as a proxy for social conflict, which can cause increases in arson as part of generic vandalism, or arson as a deliberate strategy to increase the local demand for firefighters and thus further a person’s chance of employment </w:t>
      </w:r>
      <w:r>
        <w:fldChar w:fldCharType="begin"/>
      </w:r>
      <w:r>
        <w:instrText xml:space="preserve"> ADDIN ZOTERO_ITEM CSL_CITATION {"citationID":"kYzujr9J","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371B6C">
        <w:rPr>
          <w:color w:val="000000"/>
        </w:rPr>
        <w:t xml:space="preserve">(Oliveira </w:t>
      </w:r>
      <w:r w:rsidRPr="00371B6C">
        <w:rPr>
          <w:i/>
          <w:iCs/>
          <w:color w:val="000000"/>
        </w:rPr>
        <w:t>et al.</w:t>
      </w:r>
      <w:r w:rsidRPr="00371B6C">
        <w:rPr>
          <w:color w:val="000000"/>
        </w:rPr>
        <w:t>, 2012)</w:t>
      </w:r>
      <w:r>
        <w:fldChar w:fldCharType="end"/>
      </w:r>
      <w:r>
        <w:t xml:space="preserve">. </w:t>
      </w:r>
      <w:r w:rsidR="00974F03">
        <w:t xml:space="preserve">Besides the rate of </w:t>
      </w:r>
      <w:r w:rsidR="00974F03">
        <w:lastRenderedPageBreak/>
        <w:t xml:space="preserve">unemployment, I also added the absolute number of unemployed adults and the monthly growth in unemployment 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I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627A4">
        <w:rPr>
          <w:noProof/>
        </w:rPr>
        <w:t>(EDD, 2021b)</w:t>
      </w:r>
      <w:r w:rsidR="00C627A4">
        <w:fldChar w:fldCharType="end"/>
      </w:r>
      <w:r w:rsidR="00C627A4">
        <w:t xml:space="preserve">. </w:t>
      </w:r>
    </w:p>
    <w:p w14:paraId="56164A34" w14:textId="4915F87C" w:rsidR="00280A78" w:rsidRDefault="00C627A4" w:rsidP="00280A78">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Pr>
          <w:noProof/>
        </w:rPr>
        <w:t>(EDD, 2021a)</w:t>
      </w:r>
      <w:r>
        <w:fldChar w:fldCharType="end"/>
      </w:r>
      <w:r>
        <w:t>. These data were also added to the data set and aggregated to the seasonal level</w:t>
      </w:r>
      <w:r w:rsidR="009D77AE">
        <w:t xml:space="preserve">. Implicit zeros, which are appear in the data base as missing values, had to be introduced during the data cleaning process. </w:t>
      </w:r>
    </w:p>
    <w:p w14:paraId="66242CDA" w14:textId="14D99292" w:rsidR="004422A2" w:rsidRDefault="004422A2" w:rsidP="004422A2">
      <w:pPr>
        <w:pStyle w:val="berschrift1"/>
      </w:pPr>
      <w:r>
        <w:t>3. Methods</w:t>
      </w:r>
    </w:p>
    <w:p w14:paraId="30C2DE91" w14:textId="67262A2E" w:rsidR="00C24C51" w:rsidRPr="00C24C51" w:rsidRDefault="007E47DB" w:rsidP="007E47DB">
      <w:r>
        <w:t xml:space="preserve">I split the data into subsets of training and testing data. All data from the years 2010-2016 are used for training the models. The data from the years 2017 and 2018 will be used for evaluating the predictions made based on the training data. I chose this approach over the usual random split done in most Machine Learning use cases, since it mirrors the process of forecasting wildfire risk on past data for future seasons. </w:t>
      </w:r>
    </w:p>
    <w:p w14:paraId="7A3FF844" w14:textId="77777777" w:rsidR="00382666" w:rsidRDefault="007E47DB" w:rsidP="00C30B3D">
      <w:r>
        <w:t xml:space="preserve">The training set is used to estimate increasingly complex and sophisticated models, using three algorithms </w:t>
      </w:r>
      <w:r w:rsidR="00C30B3D">
        <w:t>that are appropriate for binary classification case</w:t>
      </w:r>
      <w:r>
        <w:t>s</w:t>
      </w:r>
      <w:r w:rsidR="00C30B3D">
        <w:t xml:space="preserve"> to model wildfire occurrence: logistic regression (GLM), Random Forest (RF) and xgboost (XGB). </w:t>
      </w:r>
      <w:r w:rsidR="00382666">
        <w:t xml:space="preserve">For each of these three algorithms models are estimated in three distinct steps: </w:t>
      </w:r>
    </w:p>
    <w:p w14:paraId="2B5584E2" w14:textId="4B7319F1" w:rsidR="00C30B3D" w:rsidRDefault="00FD631B" w:rsidP="00382666">
      <w:pPr>
        <w:pStyle w:val="Listenabsatz"/>
        <w:numPr>
          <w:ilvl w:val="0"/>
          <w:numId w:val="3"/>
        </w:numPr>
      </w:pPr>
      <w:r>
        <w:t>A</w:t>
      </w:r>
      <w:r w:rsidR="00382666">
        <w:t xml:space="preserve"> naïve model estimation strategy without resampling or hyperparameter tuning, using the heavily imbalanced training data set (no up- or downsampling)</w:t>
      </w:r>
      <w:r>
        <w:t>.</w:t>
      </w:r>
    </w:p>
    <w:p w14:paraId="4DF5C3D7" w14:textId="19B70726" w:rsidR="00382666" w:rsidRDefault="00FD631B" w:rsidP="00382666">
      <w:pPr>
        <w:pStyle w:val="Listenabsatz"/>
        <w:numPr>
          <w:ilvl w:val="0"/>
          <w:numId w:val="3"/>
        </w:numPr>
      </w:pPr>
      <w:r>
        <w:lastRenderedPageBreak/>
        <w:t>A</w:t>
      </w:r>
      <w:r w:rsidR="00382666">
        <w:t xml:space="preserve"> more </w:t>
      </w:r>
      <w:r>
        <w:t>informed</w:t>
      </w:r>
      <w:r w:rsidR="00B334DB">
        <w:t xml:space="preserve"> model estimation strategy where the training data is resampled using 5-fold cross validation and the imbalance in the training set is addressed both with upsampling and downsampling methods</w:t>
      </w:r>
      <w:r>
        <w:t>.</w:t>
      </w:r>
    </w:p>
    <w:p w14:paraId="35E4CCB2" w14:textId="48CFF56C" w:rsidR="00B334DB" w:rsidRDefault="00FD631B" w:rsidP="00382666">
      <w:pPr>
        <w:pStyle w:val="Listenabsatz"/>
        <w:numPr>
          <w:ilvl w:val="0"/>
          <w:numId w:val="3"/>
        </w:numPr>
      </w:pPr>
      <w:r>
        <w:t>A</w:t>
      </w:r>
      <w:r w:rsidR="00B334DB">
        <w:t xml:space="preserve"> modeling strategy focused on maximizing predictive performance by selecting hyperparameters from a grid using grid search, again using resampling and subsampling methods to ensure stable results</w:t>
      </w:r>
      <w:r>
        <w:t xml:space="preserve">. </w:t>
      </w:r>
    </w:p>
    <w:p w14:paraId="618CE3A1" w14:textId="15C1D02F" w:rsidR="004422A2" w:rsidRDefault="00DC7733" w:rsidP="00DC7733">
      <w:pPr>
        <w:pStyle w:val="berschrift2"/>
      </w:pPr>
      <w:r>
        <w:t xml:space="preserve">3.1 </w:t>
      </w:r>
      <w:r w:rsidR="007F1898">
        <w:t>Logistic Regression</w:t>
      </w:r>
    </w:p>
    <w:p w14:paraId="38F2CF89" w14:textId="77777777" w:rsidR="009C7ACD" w:rsidRDefault="00DC7733" w:rsidP="00242D60">
      <w:r>
        <w:t xml:space="preserve">Regression models have previously been </w:t>
      </w:r>
      <w:r w:rsidR="00B36ADE">
        <w:t xml:space="preserve">widely </w:t>
      </w:r>
      <w:r>
        <w:t xml:space="preserve">used in cases </w:t>
      </w:r>
      <w:r w:rsidR="00B36ADE">
        <w:t>that</w:t>
      </w:r>
      <w:r>
        <w:t xml:space="preserve"> model</w:t>
      </w:r>
      <w:r w:rsidR="00B36ADE">
        <w:t xml:space="preserve"> </w:t>
      </w:r>
      <w:r>
        <w:t>wildfire occurrences</w:t>
      </w:r>
      <w:r w:rsidR="00B36ADE">
        <w:t>, especially logistic regression</w:t>
      </w:r>
      <w:r>
        <w:t xml:space="preserve"> </w:t>
      </w:r>
      <w:r>
        <w:fldChar w:fldCharType="begin"/>
      </w:r>
      <w:r>
        <w:instrText xml:space="preserve"> ADDIN ZOTERO_ITEM CSL_CITATION {"citationID":"ss3OszjG","properties":{"formattedCitation":"(Syphard {\\i{}et al.}, 2008; Catry {\\i{}et al.}, 2009; Mart\\uc0\\u237{}nez, Vega-Garcia and Chuvieco, 2009; Oliveira {\\i{}et al.}, 2012)","plainCitation":"(Syphard et al., 2008; Catry et al., 2009; Martínez, Vega-Garcia and Chuvieco, 2009;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DC7733">
        <w:rPr>
          <w:color w:val="000000"/>
        </w:rPr>
        <w:t xml:space="preserve">(Syphard </w:t>
      </w:r>
      <w:r w:rsidRPr="00DC7733">
        <w:rPr>
          <w:i/>
          <w:iCs/>
          <w:color w:val="000000"/>
        </w:rPr>
        <w:t>et al.</w:t>
      </w:r>
      <w:r w:rsidRPr="00DC7733">
        <w:rPr>
          <w:color w:val="000000"/>
        </w:rPr>
        <w:t xml:space="preserve">, 2008; Catry </w:t>
      </w:r>
      <w:r w:rsidRPr="00DC7733">
        <w:rPr>
          <w:i/>
          <w:iCs/>
          <w:color w:val="000000"/>
        </w:rPr>
        <w:t>et al.</w:t>
      </w:r>
      <w:r w:rsidRPr="00DC7733">
        <w:rPr>
          <w:color w:val="000000"/>
        </w:rPr>
        <w:t xml:space="preserve">, 2009; Martínez, Vega-Garcia and Chuvieco, 2009; Oliveira </w:t>
      </w:r>
      <w:r w:rsidRPr="00DC7733">
        <w:rPr>
          <w:i/>
          <w:iCs/>
          <w:color w:val="000000"/>
        </w:rPr>
        <w:t>et al.</w:t>
      </w:r>
      <w:r w:rsidRPr="00DC7733">
        <w:rPr>
          <w:color w:val="000000"/>
        </w:rPr>
        <w:t>, 2012)</w:t>
      </w:r>
      <w:r>
        <w:fldChar w:fldCharType="end"/>
      </w:r>
      <w:r w:rsidR="00B36ADE">
        <w:t xml:space="preserve">. This parametric, linear model is used for estimating the probability of event occurrences and </w:t>
      </w:r>
      <w:r w:rsidR="00D059A9">
        <w:t xml:space="preserve">is </w:t>
      </w:r>
      <w:r w:rsidR="00B36ADE">
        <w:t>common for binary classification cases</w:t>
      </w:r>
      <w:r w:rsidR="00D059A9">
        <w:t xml:space="preserve">. The logit transformation of the binary target variable is modeled with </w:t>
      </w:r>
      <w:r w:rsidR="00A466BA">
        <w:t>the</w:t>
      </w:r>
      <w:r w:rsidR="00D059A9">
        <w:t xml:space="preserve"> set of predictor variables</w:t>
      </w:r>
      <w:r w:rsidR="00A466BA">
        <w:t xml:space="preserve">. Since logistic regression uses maximum likelihood,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242D60">
        <w:rPr>
          <w:noProof/>
        </w:rPr>
        <w:t>(Stoltzfus, 2011)</w:t>
      </w:r>
      <w:r w:rsidR="00242D60">
        <w:fldChar w:fldCharType="end"/>
      </w:r>
      <w:r w:rsidR="00242D60" w:rsidRPr="00242D60">
        <w:t>.</w:t>
      </w:r>
      <w:r w:rsidR="00242D60">
        <w:t xml:space="preserve"> </w:t>
      </w:r>
    </w:p>
    <w:p w14:paraId="56109F8C" w14:textId="5577CDF4" w:rsidR="009C7ACD" w:rsidRDefault="00242D60" w:rsidP="009C7ACD">
      <w:r>
        <w:t>In the ca</w:t>
      </w:r>
      <w:r w:rsidR="009C7ACD">
        <w:t>s</w:t>
      </w:r>
      <w:r>
        <w:t xml:space="preserve">e of this study especiall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model separately, taking the individual features of each algorithm into account. Most of the pre-processing steps are similar, however.</w:t>
      </w:r>
    </w:p>
    <w:p w14:paraId="44551BDE" w14:textId="436131EA" w:rsidR="009C7ACD" w:rsidRDefault="009C7ACD" w:rsidP="009C7ACD">
      <w:r>
        <w:t xml:space="preserve">For all models, the dummy variables indicating the presence of infrastructure (such as roads) or topological features (such as lakes) are removed, as long as </w:t>
      </w:r>
      <w:r>
        <w:lastRenderedPageBreak/>
        <w:t xml:space="preserve">there is a corresponding distance variable present in the data set. These variable pairs are highly correlated, and the distance variables provide more information and introduce more variance into the data compared to the dummies. These distance variables undergo a power-transformation for the regression models only, as logistic regression might benefit from predictors having a more normal-like distribution </w:t>
      </w:r>
      <w:r>
        <w:fldChar w:fldCharType="begin"/>
      </w:r>
      <w:r>
        <w:instrText xml:space="preserve"> ADDIN ZOTERO_ITEM CSL_CITATION {"citationID":"qDILQT08","properties":{"formattedCitation":"(Kuhn and Silge, 2021)","plainCitation":"(Kuhn and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Pr>
          <w:noProof/>
        </w:rPr>
        <w:t>(Kuhn and Silge, 2021)</w:t>
      </w:r>
      <w:r>
        <w:fldChar w:fldCharType="end"/>
      </w:r>
      <w:r>
        <w:t xml:space="preserve">. </w:t>
      </w:r>
    </w:p>
    <w:p w14:paraId="101AF3C9" w14:textId="2650424E" w:rsidR="009C7ACD" w:rsidRDefault="009C7ACD" w:rsidP="009C7ACD">
      <w:r>
        <w:t xml:space="preserve">In a next step predictors with zero variance are removed, as are strongly correlated predictors (with a threshold of 0.75), similar to Oliveira and co-authors’ study </w:t>
      </w:r>
      <w:r>
        <w:fldChar w:fldCharType="begin"/>
      </w:r>
      <w:r>
        <w:instrText xml:space="preserve"> ADDIN ZOTERO_ITEM CSL_CITATION {"citationID":"8bcex1Gi","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C97CE4">
        <w:rPr>
          <w:color w:val="000000"/>
        </w:rPr>
        <w:t xml:space="preserve">(Oliveira </w:t>
      </w:r>
      <w:r w:rsidRPr="00C97CE4">
        <w:rPr>
          <w:i/>
          <w:iCs/>
          <w:color w:val="000000"/>
        </w:rPr>
        <w:t>et al.</w:t>
      </w:r>
      <w:r w:rsidRPr="00C97CE4">
        <w:rPr>
          <w:color w:val="000000"/>
        </w:rPr>
        <w:t>, 2012)</w:t>
      </w:r>
      <w:r>
        <w:fldChar w:fldCharType="end"/>
      </w:r>
      <w:r>
        <w:t xml:space="preserve">. Categorical predictors are turned into dummy variables through one-hot encoding. </w:t>
      </w:r>
    </w:p>
    <w:p w14:paraId="2C9B421B" w14:textId="77777777" w:rsidR="0020565D" w:rsidRDefault="000B2945" w:rsidP="00B36ADE">
      <w:r>
        <w:t>In order to balance out the</w:t>
      </w:r>
      <w:r w:rsidR="00A02260">
        <w:t xml:space="preserve"> classes in the target variable</w:t>
      </w:r>
      <w:r>
        <w:t>, u</w:t>
      </w:r>
      <w:r w:rsidR="009C7ACD">
        <w:t xml:space="preserve">psampling </w:t>
      </w:r>
      <w:r>
        <w:t>is</w:t>
      </w:r>
      <w:r w:rsidR="009C7ACD">
        <w:t xml:space="preserve"> done using the SMOTE algorithm, creat</w:t>
      </w:r>
      <w:r>
        <w:t xml:space="preserve">ing </w:t>
      </w:r>
      <w:r w:rsidR="009C7ACD">
        <w:t xml:space="preserve">additional synthetic observations. For </w:t>
      </w:r>
      <w:r w:rsidR="00A02260">
        <w:t xml:space="preserve">the downsampled versions of the models </w:t>
      </w:r>
      <w:r w:rsidR="009C7ACD">
        <w:t>the NearMiss 1 algorithm</w:t>
      </w:r>
      <w:r w:rsidR="00A02260">
        <w:t xml:space="preserve"> is used</w:t>
      </w:r>
      <w:r w:rsidR="009C7ACD">
        <w:t>, which retains observations of the majority class with the smallest distance to the k-nearest neighbors of the minority class. The training data set for both the upsampled</w:t>
      </w:r>
      <w:r w:rsidR="00A02260">
        <w:t xml:space="preserve"> and </w:t>
      </w:r>
      <w:r w:rsidR="009C7ACD">
        <w:t>the downsampled models under</w:t>
      </w:r>
      <w:r w:rsidR="00A02260">
        <w:t>go</w:t>
      </w:r>
      <w:r w:rsidR="009C7ACD">
        <w:t xml:space="preserve"> an additional step of Tomek’s links</w:t>
      </w:r>
      <w:r w:rsidR="00A02260">
        <w:t xml:space="preserve"> removal</w:t>
      </w:r>
      <w:r w:rsidR="009C7ACD">
        <w:t>, a procedure that removes majority class observations that are the nearest neighbor of an observation belonging to the minority class</w:t>
      </w:r>
      <w:r w:rsidR="00A02260">
        <w:t xml:space="preserve">. This is intended to </w:t>
      </w:r>
      <w:r w:rsidR="009C7ACD">
        <w:t>improv</w:t>
      </w:r>
      <w:r w:rsidR="00A02260">
        <w:t xml:space="preserve">e </w:t>
      </w:r>
      <w:r w:rsidR="009C7ACD">
        <w:t xml:space="preserve">the classification boundary of the training data and the predictive power of the trained model. </w:t>
      </w:r>
    </w:p>
    <w:p w14:paraId="27A383EC" w14:textId="00783849" w:rsidR="00A466BA" w:rsidRPr="00DC7733" w:rsidRDefault="00A02260" w:rsidP="00B36ADE">
      <w:r>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to</w:t>
      </w:r>
      <w:r w:rsidR="009C7ACD">
        <w:t xml:space="preserve"> logistic regression</w:t>
      </w:r>
      <w:r>
        <w:t>, resulting in an</w:t>
      </w:r>
      <w:r w:rsidR="009C7ACD">
        <w:t xml:space="preserve"> elastic net</w:t>
      </w:r>
      <w:r>
        <w:t xml:space="preserve"> model.</w:t>
      </w:r>
      <w:r w:rsidR="009C7ACD">
        <w:t xml:space="preserve"> </w:t>
      </w:r>
      <w:r w:rsidR="0020565D">
        <w:t xml:space="preserve">For this specific case all predictors underwent normalization. </w:t>
      </w:r>
      <w:r w:rsidR="00FD631B">
        <w:t>Elastic net combines both the Ridge and LASSO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mixture between both are tunable hyperparameters that I tune </w:t>
      </w:r>
      <w:r w:rsidR="00924E52">
        <w:t>using</w:t>
      </w:r>
      <w:r w:rsidR="0020565D">
        <w:t xml:space="preserve"> a grid search strategy. </w:t>
      </w:r>
    </w:p>
    <w:p w14:paraId="10CB0234" w14:textId="3D4F3119" w:rsidR="00DC1445" w:rsidRDefault="00DC1445" w:rsidP="007F1898">
      <w:pPr>
        <w:pStyle w:val="berschrift2"/>
      </w:pPr>
      <w:r>
        <w:lastRenderedPageBreak/>
        <w:t>3</w:t>
      </w:r>
      <w:r w:rsidR="00903E87">
        <w:t>.</w:t>
      </w:r>
      <w:r>
        <w:t xml:space="preserve">2 </w:t>
      </w:r>
      <w:r w:rsidR="00903E87">
        <w:t>Random Forest</w:t>
      </w:r>
    </w:p>
    <w:p w14:paraId="1B4318F1" w14:textId="54C4BA0A" w:rsidR="00186DE0" w:rsidRDefault="00082145" w:rsidP="00186DE0">
      <w:r>
        <w:t>Random Forest is a non-parametric ensemble learning algorithm</w:t>
      </w:r>
      <w:r w:rsidR="000B43C2">
        <w:t xml:space="preserve">, </w:t>
      </w:r>
      <w:r>
        <w:t>comprised of a set of Decision Tree models</w:t>
      </w:r>
      <w:r w:rsidR="000B43C2">
        <w:t>.</w:t>
      </w:r>
      <w:r>
        <w:t xml:space="preserve"> </w:t>
      </w:r>
      <w:r w:rsidR="000B43C2">
        <w:t xml:space="preserve">These submodels aim to create splits in the training data that minimize the heterogeneity in the resulting subsets, learning the best rules to create these splits in the process </w:t>
      </w:r>
      <w:r w:rsidR="000B43C2">
        <w:fldChar w:fldCharType="begin"/>
      </w:r>
      <w:r w:rsidR="000B43C2">
        <w:instrText xml:space="preserve"> ADDIN ZOTERO_ITEM CSL_CITATION {"citationID":"B6rvNqS3","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0B43C2">
        <w:rPr>
          <w:noProof/>
        </w:rPr>
        <w:t>(Kuhn and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training data can have a large influence on the </w:t>
      </w:r>
      <w:r w:rsidR="000B43C2">
        <w:t xml:space="preserve">overall </w:t>
      </w:r>
      <w:r w:rsidR="00186DE0">
        <w:t xml:space="preserve">model fit. Random Forest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final </w:t>
      </w:r>
      <w:r w:rsidR="007D72A9">
        <w:t>ensemble predictions</w:t>
      </w:r>
      <w:r w:rsidR="00186DE0">
        <w:t xml:space="preserve"> based on their own</w:t>
      </w:r>
      <w:r w:rsidR="008B2D63">
        <w:t xml:space="preserve">, </w:t>
      </w:r>
      <w:r w:rsidR="008B2D63">
        <w:t>high</w:t>
      </w:r>
      <w:r w:rsidR="008B2D63">
        <w:t>ly</w:t>
      </w:r>
      <w:r w:rsidR="008B2D63">
        <w:t xml:space="preserve"> varian</w:t>
      </w:r>
      <w:r w:rsidR="008B2D63">
        <w:t xml:space="preserve">t </w:t>
      </w:r>
      <w:r w:rsidR="007D72A9">
        <w:t>predictions</w:t>
      </w:r>
      <w:r w:rsidR="00042544">
        <w:t xml:space="preserve">. The singular trees are made weak due to </w:t>
      </w:r>
      <w:r w:rsidR="00186DE0">
        <w:t xml:space="preserve">limited access to </w:t>
      </w:r>
      <w:r w:rsidR="00042544">
        <w:t xml:space="preserve">the training data, as each tree is only trained on a set number of </w:t>
      </w:r>
      <w:r w:rsidR="00186DE0">
        <w:t xml:space="preserve">bootstrapped predictor variables </w:t>
      </w:r>
      <w:r w:rsidR="00186DE0">
        <w:fldChar w:fldCharType="begin"/>
      </w:r>
      <w:r w:rsidR="00186DE0">
        <w:instrText xml:space="preserve"> ADDIN ZOTERO_ITEM CSL_CITATION {"citationID":"HjQdpYFQ","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186DE0">
        <w:rPr>
          <w:noProof/>
        </w:rPr>
        <w:t>(Kuhn and Johnson, 2013)</w:t>
      </w:r>
      <w:r w:rsidR="00186DE0">
        <w:fldChar w:fldCharType="end"/>
      </w:r>
      <w:r w:rsidR="00186DE0">
        <w:t xml:space="preserve">. This </w:t>
      </w:r>
      <w:r w:rsidR="00042544">
        <w:t>approach</w:t>
      </w:r>
      <w:r w:rsidR="00186DE0">
        <w:t xml:space="preserve"> </w:t>
      </w:r>
      <w:r w:rsidR="00042544">
        <w:t xml:space="preserve">intends to counteract overfitting on the training data as no tree is trained on the entire data set. This strategy </w:t>
      </w:r>
      <w:r w:rsidR="00186DE0">
        <w:t xml:space="preserve">uses the bias-variance-tradeoff in Machine Learning to drive down bias at the expense of increased variance, intended to ultimately arrive at more accurate and stable predictions. </w:t>
      </w:r>
    </w:p>
    <w:p w14:paraId="3ABEBC6B" w14:textId="77777777" w:rsidR="00F13088" w:rsidRDefault="00D53A25" w:rsidP="00D53A25">
      <w:r>
        <w:t xml:space="preserve">Random Forest </w:t>
      </w:r>
      <w:r w:rsidR="00EE4725">
        <w:t>do</w:t>
      </w:r>
      <w:r>
        <w:t>es</w:t>
      </w:r>
      <w:r w:rsidR="00EE4725">
        <w:t xml:space="preserve"> not share </w:t>
      </w:r>
      <w:r>
        <w:t>the</w:t>
      </w:r>
      <w:r w:rsidR="00EE4725">
        <w:t xml:space="preserve"> assumption</w:t>
      </w:r>
      <w:r>
        <w:t>s of logistic regression</w:t>
      </w:r>
      <w:r w:rsidR="00EE4725">
        <w:t>, but fewer correlated predictors might improve the variance important score estimates of tree-based algorithms</w:t>
      </w:r>
      <w:r w:rsidR="0019569C">
        <w:t xml:space="preserve"> </w:t>
      </w:r>
      <w:r w:rsidR="0019569C">
        <w:fldChar w:fldCharType="begin"/>
      </w:r>
      <w:r w:rsidR="0019569C">
        <w:instrText xml:space="preserve"> ADDIN ZOTERO_ITEM CSL_CITATION {"citationID":"a185LH7k","properties":{"formattedCitation":"(Kuhn and Johnson, 2019)","plainCitation":"(Kuhn and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19569C">
        <w:rPr>
          <w:noProof/>
        </w:rPr>
        <w:t>(Kuhn and Johnson, 2019)</w:t>
      </w:r>
      <w:r w:rsidR="0019569C">
        <w:fldChar w:fldCharType="end"/>
      </w:r>
      <w:r w:rsidR="00EE4725">
        <w:t xml:space="preserve">. </w:t>
      </w:r>
      <w:r>
        <w:t xml:space="preserve">Strongly correlated predictors indicating the presence of infrastructure or topological features are hence removed from the training data for Random Forest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68822D6" w:rsidR="00382666" w:rsidRDefault="00F13088" w:rsidP="00F13088">
      <w:r>
        <w:t>Unlike logistic regression and xgboost, Random Forest does not require one-hot encoding of categorical variables. Despite this, due to the used software requiring exclusively numeric predictors for subsampling one-hot encoding still has to be used for all Random Forest models except the naïve estimation. Subsampling is conducted in the same way as for logistic regression, with SMOTE and NearMiss 1 being used in combination with Tomek’s links removal.</w:t>
      </w:r>
      <w:r w:rsidR="002E462B">
        <w:t xml:space="preserve"> </w:t>
      </w:r>
      <w:r w:rsidR="006B75CE">
        <w:t xml:space="preserve">Neither Random Forest </w:t>
      </w:r>
      <w:r w:rsidR="006B75CE">
        <w:lastRenderedPageBreak/>
        <w:t xml:space="preserve">nor xgboost require any additional preprocessing, highlighting </w:t>
      </w:r>
      <w:r w:rsidR="00985AA9">
        <w:t>this</w:t>
      </w:r>
      <w:r w:rsidR="006B75CE">
        <w:t xml:space="preserve"> inherent strength of these non-parametric, tree-based models</w:t>
      </w:r>
      <w:r w:rsidR="00985AA9">
        <w:t xml:space="preserve">. </w:t>
      </w:r>
    </w:p>
    <w:p w14:paraId="2FAD157B" w14:textId="445E54FF" w:rsidR="000B43C2" w:rsidRDefault="000B43C2" w:rsidP="00F13088">
      <w:r>
        <w:t xml:space="preserve">Random Forest </w:t>
      </w:r>
      <w:r w:rsidR="00804ACA">
        <w:t xml:space="preserve">has multiple hyperparameters that can be tuned, such as </w:t>
      </w:r>
      <w:r>
        <w:t>the minimal number of data points required at each node to qualify for further splitting, the number of bootstrapped predictors at each split, as well as the total number of trees grown in the forest.</w:t>
      </w:r>
      <w:r w:rsidR="00804ACA">
        <w:t xml:space="preserve"> During hyperparameter tuning the latter is kept constant at 500 trees due to computational restraints, while the two former parameters are tuned using grid-search. </w:t>
      </w:r>
    </w:p>
    <w:p w14:paraId="35840DC4" w14:textId="116991AB" w:rsidR="00F13088" w:rsidRDefault="00F13088" w:rsidP="007F1898">
      <w:pPr>
        <w:pStyle w:val="berschrift2"/>
      </w:pPr>
      <w:r>
        <w:t>3.3 xgboost</w:t>
      </w:r>
    </w:p>
    <w:p w14:paraId="64861C43" w14:textId="2B83E30B" w:rsidR="00BA7EA3" w:rsidRDefault="00BA7EA3" w:rsidP="00F13088">
      <w:r>
        <w:t xml:space="preserve">xgboost is an implementation of the boosted trees method. </w:t>
      </w:r>
      <w:r w:rsidR="00D430AF">
        <w:t xml:space="preserve">Similar to Random Forest it is an ensemble algorithm that relies on using multiple Decision Trees as </w:t>
      </w:r>
      <w:r w:rsidR="00D430AF">
        <w:rPr>
          <w:i/>
          <w:iCs/>
        </w:rPr>
        <w:t xml:space="preserve">weak classifiers </w:t>
      </w:r>
      <w:r w:rsidR="00D430AF">
        <w:t>(with a predictive power marginally better than random classification)</w:t>
      </w:r>
      <w:r w:rsidR="00D430AF">
        <w:rPr>
          <w:i/>
          <w:iCs/>
        </w:rPr>
        <w:t xml:space="preserve"> </w:t>
      </w:r>
      <w:r w:rsidR="00D430AF">
        <w:t xml:space="preserve">to ultimately combine into a </w:t>
      </w:r>
      <w:r w:rsidR="00D430AF">
        <w:rPr>
          <w:i/>
          <w:iCs/>
        </w:rPr>
        <w:t>strong</w:t>
      </w:r>
      <w:r w:rsidR="00833E68">
        <w:rPr>
          <w:i/>
          <w:iCs/>
        </w:rPr>
        <w:t xml:space="preserve"> ensemble</w:t>
      </w:r>
      <w:r w:rsidR="00D430AF">
        <w:rPr>
          <w:i/>
          <w:iCs/>
        </w:rPr>
        <w:t xml:space="preserve"> classifier </w:t>
      </w:r>
      <w:r w:rsidR="00D430AF" w:rsidRPr="00D430AF">
        <w:fldChar w:fldCharType="begin"/>
      </w:r>
      <w:r w:rsidR="00D430AF" w:rsidRPr="00D430AF">
        <w:instrText xml:space="preserve"> ADDIN ZOTERO_ITEM CSL_CITATION {"citationID":"Y8Pj2UpP","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D430AF" w:rsidRPr="00D430AF">
        <w:rPr>
          <w:noProof/>
        </w:rPr>
        <w:t>(Kuhn and Johnson, 2013)</w:t>
      </w:r>
      <w:r w:rsidR="00D430AF" w:rsidRPr="00D430AF">
        <w:fldChar w:fldCharType="end"/>
      </w:r>
      <w:r w:rsidR="00D430AF" w:rsidRPr="00D430AF">
        <w:t>.</w:t>
      </w:r>
      <w:r w:rsidR="00D430AF">
        <w:t xml:space="preserve"> Despite this similarity in concept boosted trees algorithms do not grow independent trees in parallel, as Random Forest does. Instead the Decision Trees grown by boosted trees are fit sequentially with each tree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833E68">
        <w:instrText xml:space="preserve"> ADDIN ZOTERO_ITEM CSL_CITATION {"citationID":"Kwx5Kaxg","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833E68">
        <w:rPr>
          <w:noProof/>
        </w:rPr>
        <w:t>(Kuhn and Johnson, 2013)</w:t>
      </w:r>
      <w:r w:rsidR="00833E68">
        <w:fldChar w:fldCharType="end"/>
      </w:r>
      <w:r w:rsidR="00833E68">
        <w:t xml:space="preserve">. This approach has been wildly successful </w:t>
      </w:r>
      <w:r w:rsidR="00475BC1">
        <w:t xml:space="preserve">and popular </w:t>
      </w:r>
      <w:r w:rsidR="00833E68">
        <w:t>in classification tasks</w:t>
      </w:r>
      <w:r w:rsidR="007D72A9">
        <w:t xml:space="preserve">, especially with the xgboost implementation that has taken gradient boosting to the extreme with parallelization, fast optimization and convergence and overall computational efficiency. </w:t>
      </w:r>
      <w:r w:rsidR="00475BC1">
        <w:t xml:space="preserve">Like Random Forest xgboost also creates </w:t>
      </w:r>
      <w:r w:rsidR="00475BC1" w:rsidRPr="00475BC1">
        <w:rPr>
          <w:i/>
          <w:iCs/>
        </w:rPr>
        <w:t>weak classifiers</w:t>
      </w:r>
      <w:r w:rsidR="00475BC1">
        <w:t xml:space="preserve"> by limiting the access of Decision Trees to training data, but unlike Random Forest it does so by </w:t>
      </w:r>
      <w:r w:rsidR="00BE5A20">
        <w:t>sub</w:t>
      </w:r>
      <w:r w:rsidR="00475BC1">
        <w:t xml:space="preserve">sampling the number of samples accessible during each boosting iteration instead of bootstrapping predictor variables. </w:t>
      </w:r>
    </w:p>
    <w:p w14:paraId="70033159" w14:textId="2A2B045E" w:rsidR="00F13088" w:rsidRDefault="00BE5A20" w:rsidP="00BE5A20">
      <w:r>
        <w:t>Like Random Forest, xgboost does not share the assumptions of logistic regression. Nevertheless, the same selection of variables is used to remove highly-</w:t>
      </w:r>
      <w:r>
        <w:lastRenderedPageBreak/>
        <w:t xml:space="preserve">correlated predictors from the training data and ensure reliable variable importance scores. </w:t>
      </w:r>
      <w:r w:rsidR="00A73C42">
        <w:t xml:space="preserve">The pre-processing steps for xgboost are the same as for Random Forest, with the exception of one-hot encoding of categorical predictors being uniformly applied all models, due to the requirements of the implementation of xgboost. </w:t>
      </w:r>
    </w:p>
    <w:p w14:paraId="4F535680" w14:textId="7934E825" w:rsidR="00166924" w:rsidRDefault="00166924" w:rsidP="00BE5A20">
      <w:r>
        <w:t>xgboost shares</w:t>
      </w:r>
      <w:r>
        <w:t xml:space="preserve"> the hyper</w:t>
      </w:r>
      <w:r>
        <w:t xml:space="preserve">parameters </w:t>
      </w:r>
      <w:r>
        <w:t>of</w:t>
      </w:r>
      <w:r>
        <w:t xml:space="preserve"> Random Forest and additionally offers tuning the depth of each tree in the ensemble, the reduction in the loss function for further splits, as well as the sample size of the data used for modeling within each boosting iteration. </w:t>
      </w:r>
      <w:r>
        <w:t xml:space="preserve">During hyperparameter tuning all of these are tuned using grid-search, except for the number of trees grown, </w:t>
      </w:r>
      <w:r>
        <w:t xml:space="preserve">due to the high computational cost associated </w:t>
      </w:r>
      <w:r>
        <w:t>with large numbers of trees</w:t>
      </w:r>
      <w:r w:rsidR="00C6364A">
        <w:t xml:space="preserve"> in an ensemble.</w:t>
      </w:r>
    </w:p>
    <w:p w14:paraId="1BBA6469" w14:textId="71D65052" w:rsidR="004C34E0" w:rsidRDefault="00DC1445" w:rsidP="009A4F6F">
      <w:pPr>
        <w:pStyle w:val="berschrift2"/>
      </w:pPr>
      <w:r>
        <w:t>3</w:t>
      </w:r>
      <w:r w:rsidR="00B03EBA">
        <w:t>.</w:t>
      </w:r>
      <w:r w:rsidR="007F1898">
        <w:t>4</w:t>
      </w:r>
      <w:r>
        <w:t xml:space="preserve"> </w:t>
      </w:r>
      <w:r w:rsidR="00DC4308">
        <w:t>Evaluation</w:t>
      </w:r>
      <w:r>
        <w:t xml:space="preserve"> </w:t>
      </w:r>
    </w:p>
    <w:p w14:paraId="313C4FCF" w14:textId="3DBF6789" w:rsidR="00D43BD9" w:rsidRDefault="007F1898" w:rsidP="00D43BD9">
      <w:r>
        <w:t>Due to the heavy imbalances in the data set</w:t>
      </w:r>
      <w:r w:rsidR="008B2F33">
        <w:t>’</w:t>
      </w:r>
      <w:r>
        <w:t xml:space="preserve">s target variable special precautions must be taken in order to evaluate the estimated models properly. </w:t>
      </w:r>
      <w:r w:rsidR="008B2F33">
        <w:t xml:space="preserve">Accuracy is hence disregarded as a metric for evaluating model quality, as models can achieve very high accuracy scores when predicting imbalanced data if all predictions blindly belong to the majority class. In these </w:t>
      </w:r>
      <w:r w:rsidR="00461476">
        <w:t>cases,</w:t>
      </w:r>
      <w:r w:rsidR="008B2F33">
        <w:t xml:space="preserve"> the </w:t>
      </w:r>
      <w:r w:rsidR="008B2F33">
        <w:rPr>
          <w:i/>
          <w:iCs/>
        </w:rPr>
        <w:t>F-measure</w:t>
      </w:r>
      <w:r w:rsidR="008B2F33">
        <w:t xml:space="preserve">, defined as the harmonic mean between </w:t>
      </w:r>
      <w:r w:rsidR="008B2F33" w:rsidRPr="008B2F33">
        <w:rPr>
          <w:i/>
          <w:iCs/>
        </w:rPr>
        <w:t>recall</w:t>
      </w:r>
      <w:r w:rsidR="008B2F33">
        <w:t xml:space="preserve"> and </w:t>
      </w:r>
      <w:r w:rsidR="008B2F33">
        <w:rPr>
          <w:i/>
          <w:iCs/>
        </w:rPr>
        <w:t>precision</w:t>
      </w:r>
      <w:r w:rsidR="008B2F33">
        <w:t xml:space="preserve">, is a more reliable score due to taking both the true positive rate as well as the reliability of positive predictions into account. The </w:t>
      </w:r>
      <w:r w:rsidR="008B2F33">
        <w:rPr>
          <w:i/>
          <w:iCs/>
        </w:rPr>
        <w:t>F-measure</w:t>
      </w:r>
      <w:r w:rsidR="008B2F33">
        <w:rPr>
          <w:i/>
          <w:iCs/>
        </w:rPr>
        <w:t xml:space="preserve"> </w:t>
      </w:r>
      <w:r w:rsidR="008B2F33" w:rsidRPr="008B2F33">
        <w:t>is defined as follows</w:t>
      </w:r>
      <w:r w:rsidR="00461476">
        <w:t xml:space="preserve">, where </w:t>
      </w:r>
      <w:r w:rsidR="00461476" w:rsidRPr="00461476">
        <w:rPr>
          <w:i/>
          <w:iCs/>
        </w:rPr>
        <w:t>TP</w:t>
      </w:r>
      <w:r w:rsidR="00461476">
        <w:t xml:space="preserve"> denotes true positives, </w:t>
      </w:r>
      <w:r w:rsidR="00461476" w:rsidRPr="00461476">
        <w:rPr>
          <w:i/>
          <w:iCs/>
        </w:rPr>
        <w:t>FP</w:t>
      </w:r>
      <w:r w:rsidR="00461476">
        <w:t xml:space="preserve"> denotes false positives and </w:t>
      </w:r>
      <w:r w:rsidR="00461476" w:rsidRPr="00461476">
        <w:rPr>
          <w:i/>
          <w:iCs/>
        </w:rPr>
        <w:t>FN</w:t>
      </w:r>
      <w:r w:rsidR="00461476">
        <w:t xml:space="preserve"> denotes false negatives.</w:t>
      </w:r>
    </w:p>
    <w:p w14:paraId="7BB9755C" w14:textId="65BCA4D2" w:rsidR="008B2F33" w:rsidRPr="00461476" w:rsidRDefault="008B2F33" w:rsidP="00D43BD9">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 xml:space="preserve">TP+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P∙FN)</m:t>
              </m:r>
            </m:den>
          </m:f>
          <m:r>
            <w:rPr>
              <w:rFonts w:ascii="Cambria Math" w:hAnsi="Cambria Math"/>
            </w:rPr>
            <m:t>=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w:rPr>
              <w:rFonts w:ascii="Cambria Math" w:hAnsi="Cambria Math"/>
            </w:rPr>
            <m:t xml:space="preserve"> </m:t>
          </m:r>
        </m:oMath>
      </m:oMathPara>
    </w:p>
    <w:p w14:paraId="110BF411" w14:textId="60523587" w:rsidR="00461476" w:rsidRDefault="00456F55" w:rsidP="00D43BD9">
      <w:r>
        <w:t xml:space="preserve">Additionally, not only the imbalance between the classes in the target variable are to be considered, but also their associated cost. </w:t>
      </w:r>
      <w:r w:rsidR="00577210">
        <w:t xml:space="preserve">There is a higher cost associated with misclassifying wildfire ignitions as non-events than predicting a high probability for wildfire occurrence when in truth no fire ignition took place. This circumstance can be built into model evaluation by weighting misclassifications in </w:t>
      </w:r>
      <w:r w:rsidR="00577210">
        <w:lastRenderedPageBreak/>
        <w:t xml:space="preserve">such a way that false negatives are penalized more heavily than false positives. I implement such a metric by customizing the classification cost function with a cost matrix that penalizes false negatives twice as much as false positives. </w:t>
      </w:r>
      <w:r w:rsidR="00094668">
        <w:t>This metric is used to select the best hyperparameter settings and ensure the highest possible predictive power of the finalized models.</w:t>
      </w:r>
    </w:p>
    <w:p w14:paraId="3FEED370" w14:textId="3186D186" w:rsidR="00577210" w:rsidRPr="00B646DC" w:rsidRDefault="00577210" w:rsidP="00D43BD9">
      <w:r>
        <w:t xml:space="preserve">Since the models used in this study don’t directly predict classes, but class probabilities </w:t>
      </w:r>
      <w:r>
        <w:rPr>
          <w:i/>
          <w:iCs/>
        </w:rPr>
        <w:t xml:space="preserve">Receiver Operator Characteristic </w:t>
      </w:r>
      <w:r>
        <w:t xml:space="preserve">(ROC) curves can be used to evaluate </w:t>
      </w:r>
      <w:r w:rsidR="000C1A21">
        <w:t xml:space="preserve">the ideal probability thresholds separating events from non-events </w:t>
      </w:r>
      <w:r w:rsidR="000C1A21">
        <w:fldChar w:fldCharType="begin"/>
      </w:r>
      <w:r w:rsidR="000C1A21">
        <w:instrText xml:space="preserve"> ADDIN ZOTERO_ITEM CSL_CITATION {"citationID":"4URml9Cw","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C1A21">
        <w:fldChar w:fldCharType="separate"/>
      </w:r>
      <w:r w:rsidR="000C1A21">
        <w:rPr>
          <w:noProof/>
        </w:rPr>
        <w:t>(Kuhn and Johnson, 2013)</w:t>
      </w:r>
      <w:r w:rsidR="000C1A21">
        <w:fldChar w:fldCharType="end"/>
      </w:r>
      <w:r w:rsidR="000C1A21">
        <w:t>.</w:t>
      </w:r>
      <w:r w:rsidR="00A17D80">
        <w:t xml:space="preserve"> ROC-curves for all model fits are displayed in the appendix. </w:t>
      </w:r>
      <w:r w:rsidR="00A17D80">
        <w:t xml:space="preserve">The </w:t>
      </w:r>
      <w:r w:rsidR="00A17D80" w:rsidRPr="00A17D80">
        <w:rPr>
          <w:i/>
          <w:iCs/>
        </w:rPr>
        <w:t>Area under the curve</w:t>
      </w:r>
      <w:r w:rsidR="00A17D80">
        <w:rPr>
          <w:i/>
          <w:iCs/>
        </w:rPr>
        <w:t xml:space="preserve"> </w:t>
      </w:r>
      <w:r w:rsidR="00A17D80">
        <w:t xml:space="preserve">(AUC) </w:t>
      </w:r>
      <w:r w:rsidR="00A17D80">
        <w:t>of ROC-curves</w:t>
      </w:r>
      <w:r w:rsidR="00A17D80">
        <w:t xml:space="preserve"> will not be used for model evaluation, due to it being biased towards the majority class and hence not ideal for the context of this specific study. Nevertheless, ROC-AUC is also listed as a performance metrics for all model fits, despite not being used to select the best models or hyperparameter settings</w:t>
      </w:r>
      <w:r w:rsidR="00B646DC">
        <w:t xml:space="preserve">, along with the </w:t>
      </w:r>
      <w:r w:rsidR="00B646DC" w:rsidRPr="00B646DC">
        <w:rPr>
          <w:i/>
          <w:iCs/>
        </w:rPr>
        <w:t>F-measure</w:t>
      </w:r>
      <w:r w:rsidR="00B646DC">
        <w:t>.</w:t>
      </w:r>
      <w:r w:rsidR="00E307E1">
        <w:t xml:space="preserve"> </w:t>
      </w:r>
      <w:r w:rsidR="004301DE">
        <w:t xml:space="preserve">Performance of models is also visually represented with confusion matrices, displaying a cross-tabulation of the predicted and observed classes, in the appendix. </w:t>
      </w:r>
    </w:p>
    <w:sectPr w:rsidR="00577210" w:rsidRPr="00B646DC"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EB173" w14:textId="77777777" w:rsidR="001B4127" w:rsidRDefault="001B4127" w:rsidP="00AC3954">
      <w:r>
        <w:separator/>
      </w:r>
    </w:p>
  </w:endnote>
  <w:endnote w:type="continuationSeparator" w:id="0">
    <w:p w14:paraId="3710CB4E" w14:textId="77777777" w:rsidR="001B4127" w:rsidRDefault="001B4127" w:rsidP="00AC3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1EFBA" w14:textId="77777777" w:rsidR="001B4127" w:rsidRDefault="001B4127" w:rsidP="00AC3954">
      <w:r>
        <w:separator/>
      </w:r>
    </w:p>
  </w:footnote>
  <w:footnote w:type="continuationSeparator" w:id="0">
    <w:p w14:paraId="35D289F2" w14:textId="77777777" w:rsidR="001B4127" w:rsidRDefault="001B4127" w:rsidP="00AC3954">
      <w:r>
        <w:continuationSeparator/>
      </w:r>
    </w:p>
  </w:footnote>
  <w:footnote w:id="1">
    <w:p w14:paraId="6BF8EA16" w14:textId="28CEA6E8" w:rsidR="00DA4E87" w:rsidRPr="00DA4E87" w:rsidRDefault="00DA4E87">
      <w:pPr>
        <w:pStyle w:val="Funotentext"/>
      </w:pPr>
      <w:r>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3605F"/>
    <w:rsid w:val="00042544"/>
    <w:rsid w:val="00057BB7"/>
    <w:rsid w:val="00082145"/>
    <w:rsid w:val="00094668"/>
    <w:rsid w:val="00097198"/>
    <w:rsid w:val="000A3AEA"/>
    <w:rsid w:val="000B2945"/>
    <w:rsid w:val="000B43C2"/>
    <w:rsid w:val="000C1A21"/>
    <w:rsid w:val="000D7B2E"/>
    <w:rsid w:val="000E2231"/>
    <w:rsid w:val="000E3678"/>
    <w:rsid w:val="000E6E68"/>
    <w:rsid w:val="000F57E8"/>
    <w:rsid w:val="001033E7"/>
    <w:rsid w:val="00166924"/>
    <w:rsid w:val="00185042"/>
    <w:rsid w:val="00186DE0"/>
    <w:rsid w:val="00190CE9"/>
    <w:rsid w:val="00191483"/>
    <w:rsid w:val="0019569C"/>
    <w:rsid w:val="00196779"/>
    <w:rsid w:val="001B4127"/>
    <w:rsid w:val="001C4291"/>
    <w:rsid w:val="001C5B67"/>
    <w:rsid w:val="001C607C"/>
    <w:rsid w:val="0020565D"/>
    <w:rsid w:val="00213290"/>
    <w:rsid w:val="002326A4"/>
    <w:rsid w:val="00242D60"/>
    <w:rsid w:val="00244822"/>
    <w:rsid w:val="00251F95"/>
    <w:rsid w:val="00280A78"/>
    <w:rsid w:val="00286973"/>
    <w:rsid w:val="002A28EA"/>
    <w:rsid w:val="002E462B"/>
    <w:rsid w:val="003055AC"/>
    <w:rsid w:val="00333D42"/>
    <w:rsid w:val="00352514"/>
    <w:rsid w:val="003545AF"/>
    <w:rsid w:val="0035618D"/>
    <w:rsid w:val="00371B6C"/>
    <w:rsid w:val="00382666"/>
    <w:rsid w:val="003B1FD4"/>
    <w:rsid w:val="003D2A81"/>
    <w:rsid w:val="003F292D"/>
    <w:rsid w:val="004005FA"/>
    <w:rsid w:val="004301DE"/>
    <w:rsid w:val="004422A2"/>
    <w:rsid w:val="00456F55"/>
    <w:rsid w:val="00461476"/>
    <w:rsid w:val="00475BC1"/>
    <w:rsid w:val="004A4368"/>
    <w:rsid w:val="004B3E7F"/>
    <w:rsid w:val="004C34E0"/>
    <w:rsid w:val="004C3AFB"/>
    <w:rsid w:val="004E33C3"/>
    <w:rsid w:val="004F376B"/>
    <w:rsid w:val="005001B3"/>
    <w:rsid w:val="00503682"/>
    <w:rsid w:val="0050389E"/>
    <w:rsid w:val="00506C13"/>
    <w:rsid w:val="00511F16"/>
    <w:rsid w:val="00535832"/>
    <w:rsid w:val="00551F87"/>
    <w:rsid w:val="0055270B"/>
    <w:rsid w:val="00557A27"/>
    <w:rsid w:val="00575ABF"/>
    <w:rsid w:val="00577210"/>
    <w:rsid w:val="00595AB5"/>
    <w:rsid w:val="005B485A"/>
    <w:rsid w:val="005C0A77"/>
    <w:rsid w:val="005D7BFA"/>
    <w:rsid w:val="00600D8E"/>
    <w:rsid w:val="00602929"/>
    <w:rsid w:val="00637326"/>
    <w:rsid w:val="00650FE3"/>
    <w:rsid w:val="00653C22"/>
    <w:rsid w:val="0069728E"/>
    <w:rsid w:val="006B098E"/>
    <w:rsid w:val="006B75CE"/>
    <w:rsid w:val="006E2DAD"/>
    <w:rsid w:val="006E5A89"/>
    <w:rsid w:val="006F45A7"/>
    <w:rsid w:val="006F56C4"/>
    <w:rsid w:val="0071755B"/>
    <w:rsid w:val="00724DDB"/>
    <w:rsid w:val="007360A8"/>
    <w:rsid w:val="0077754B"/>
    <w:rsid w:val="00784FFC"/>
    <w:rsid w:val="007A3A6A"/>
    <w:rsid w:val="007D72A9"/>
    <w:rsid w:val="007E47DB"/>
    <w:rsid w:val="007F1898"/>
    <w:rsid w:val="00804ACA"/>
    <w:rsid w:val="00824C8A"/>
    <w:rsid w:val="00833E68"/>
    <w:rsid w:val="00840ABC"/>
    <w:rsid w:val="008638B1"/>
    <w:rsid w:val="0087755B"/>
    <w:rsid w:val="008B2D63"/>
    <w:rsid w:val="008B2F33"/>
    <w:rsid w:val="008B6C5F"/>
    <w:rsid w:val="00903E87"/>
    <w:rsid w:val="00924E52"/>
    <w:rsid w:val="0092598D"/>
    <w:rsid w:val="00937A0F"/>
    <w:rsid w:val="00966B8E"/>
    <w:rsid w:val="00974F03"/>
    <w:rsid w:val="00985AA9"/>
    <w:rsid w:val="009A4F6F"/>
    <w:rsid w:val="009A6633"/>
    <w:rsid w:val="009C0B43"/>
    <w:rsid w:val="009C7ACD"/>
    <w:rsid w:val="009D77AE"/>
    <w:rsid w:val="00A02260"/>
    <w:rsid w:val="00A11414"/>
    <w:rsid w:val="00A17D80"/>
    <w:rsid w:val="00A32146"/>
    <w:rsid w:val="00A37067"/>
    <w:rsid w:val="00A45806"/>
    <w:rsid w:val="00A466BA"/>
    <w:rsid w:val="00A6353E"/>
    <w:rsid w:val="00A73C42"/>
    <w:rsid w:val="00A7750D"/>
    <w:rsid w:val="00A94AFB"/>
    <w:rsid w:val="00AB62BF"/>
    <w:rsid w:val="00AC3954"/>
    <w:rsid w:val="00AC46CD"/>
    <w:rsid w:val="00AD342A"/>
    <w:rsid w:val="00AF24E2"/>
    <w:rsid w:val="00B03EBA"/>
    <w:rsid w:val="00B05EEF"/>
    <w:rsid w:val="00B334DB"/>
    <w:rsid w:val="00B36ADE"/>
    <w:rsid w:val="00B41398"/>
    <w:rsid w:val="00B4206C"/>
    <w:rsid w:val="00B4291E"/>
    <w:rsid w:val="00B44D09"/>
    <w:rsid w:val="00B46668"/>
    <w:rsid w:val="00B646DC"/>
    <w:rsid w:val="00B74AF0"/>
    <w:rsid w:val="00BA7EA3"/>
    <w:rsid w:val="00BE5A20"/>
    <w:rsid w:val="00C24C51"/>
    <w:rsid w:val="00C25511"/>
    <w:rsid w:val="00C30B3D"/>
    <w:rsid w:val="00C46C2B"/>
    <w:rsid w:val="00C627A4"/>
    <w:rsid w:val="00C6364A"/>
    <w:rsid w:val="00C934DE"/>
    <w:rsid w:val="00C97CE4"/>
    <w:rsid w:val="00CE6DCC"/>
    <w:rsid w:val="00D059A9"/>
    <w:rsid w:val="00D41D27"/>
    <w:rsid w:val="00D430AF"/>
    <w:rsid w:val="00D43BD9"/>
    <w:rsid w:val="00D45D42"/>
    <w:rsid w:val="00D527EA"/>
    <w:rsid w:val="00D53A25"/>
    <w:rsid w:val="00D61B78"/>
    <w:rsid w:val="00D728B7"/>
    <w:rsid w:val="00D861B6"/>
    <w:rsid w:val="00D92650"/>
    <w:rsid w:val="00DA1768"/>
    <w:rsid w:val="00DA4E87"/>
    <w:rsid w:val="00DB3CA5"/>
    <w:rsid w:val="00DB5B83"/>
    <w:rsid w:val="00DC1445"/>
    <w:rsid w:val="00DC4308"/>
    <w:rsid w:val="00DC7733"/>
    <w:rsid w:val="00DE0DD8"/>
    <w:rsid w:val="00DE4EED"/>
    <w:rsid w:val="00E17107"/>
    <w:rsid w:val="00E307E1"/>
    <w:rsid w:val="00E4473A"/>
    <w:rsid w:val="00E709FB"/>
    <w:rsid w:val="00E859B4"/>
    <w:rsid w:val="00E9010E"/>
    <w:rsid w:val="00E91DE4"/>
    <w:rsid w:val="00EB0492"/>
    <w:rsid w:val="00EC4645"/>
    <w:rsid w:val="00EE4725"/>
    <w:rsid w:val="00F13088"/>
    <w:rsid w:val="00F446BD"/>
    <w:rsid w:val="00F45697"/>
    <w:rsid w:val="00F547F9"/>
    <w:rsid w:val="00F631B0"/>
    <w:rsid w:val="00F70F12"/>
    <w:rsid w:val="00F76A5F"/>
    <w:rsid w:val="00F81AFE"/>
    <w:rsid w:val="00FA4C59"/>
    <w:rsid w:val="00FD631B"/>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C3954"/>
    <w:pPr>
      <w:shd w:val="clear" w:color="auto" w:fill="FFFFFF"/>
      <w:spacing w:after="16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557A2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B44D09"/>
    <w:pPr>
      <w:keepNext/>
      <w:keepLines/>
      <w:spacing w:before="40"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557A27"/>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B44D09"/>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semiHidden/>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562</Words>
  <Characters>104342</Characters>
  <Application>Microsoft Office Word</Application>
  <DocSecurity>0</DocSecurity>
  <Lines>869</Lines>
  <Paragraphs>2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121</cp:revision>
  <dcterms:created xsi:type="dcterms:W3CDTF">2021-11-02T20:33:00Z</dcterms:created>
  <dcterms:modified xsi:type="dcterms:W3CDTF">2021-11-1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UnQZCXe"/&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